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F4213F">
      <w:pPr>
        <w:pStyle w:val="Heading1"/>
        <w:spacing w:before="0" w:line="360" w:lineRule="auto"/>
        <w:ind w:firstLine="2268"/>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F4213F">
      <w:pPr>
        <w:pStyle w:val="Heading1"/>
        <w:spacing w:before="0" w:line="360" w:lineRule="auto"/>
        <w:ind w:firstLine="1701"/>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MBAR KERJA PERSETUJUAN</w:t>
      </w:r>
      <w:bookmarkEnd w:id="4"/>
      <w:bookmarkEnd w:id="5"/>
      <w:bookmarkEnd w:id="6"/>
      <w:bookmarkEnd w:id="7"/>
    </w:p>
    <w:p w:rsidR="008C3212" w:rsidRPr="008C3212" w:rsidRDefault="008C3212"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Fakultas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01CA6">
        <w:rPr>
          <w:rFonts w:ascii="Times New Roman" w:hAnsi="Times New Roman" w:cs="Times New Roman"/>
          <w:sz w:val="24"/>
          <w:szCs w:val="24"/>
        </w:rPr>
        <w:t>Cianjur, 27 Februari 2021</w:t>
      </w:r>
    </w:p>
    <w:p w:rsidR="00A01CA6" w:rsidRDefault="00A01CA6"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Pr>
          <w:rFonts w:ascii="Times New Roman" w:hAnsi="Times New Roman" w:cs="Times New Roman"/>
          <w:sz w:val="24"/>
          <w:szCs w:val="24"/>
        </w:rPr>
        <w:t xml:space="preserve">Pembimbing </w:t>
      </w:r>
    </w:p>
    <w:p w:rsidR="00A01CA6" w:rsidRDefault="00A01CA6" w:rsidP="00060465">
      <w:pPr>
        <w:tabs>
          <w:tab w:val="left" w:pos="1843"/>
        </w:tabs>
        <w:spacing w:after="0" w:line="360" w:lineRule="auto"/>
        <w:ind w:firstLine="993"/>
        <w:jc w:val="both"/>
        <w:rPr>
          <w:rFonts w:ascii="Times New Roman" w:hAnsi="Times New Roman" w:cs="Times New Roman"/>
          <w:sz w:val="24"/>
          <w:szCs w:val="24"/>
        </w:rPr>
      </w:pP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A01CA6" w:rsidP="00A01CA6">
      <w:pPr>
        <w:tabs>
          <w:tab w:val="left" w:pos="1843"/>
        </w:tabs>
        <w:spacing w:after="0" w:line="360" w:lineRule="auto"/>
        <w:jc w:val="both"/>
        <w:rPr>
          <w:rFonts w:ascii="Times New Roman" w:hAnsi="Times New Roman" w:cs="Times New Roman"/>
          <w:b/>
          <w:sz w:val="24"/>
          <w:szCs w:val="24"/>
        </w:rPr>
      </w:pPr>
    </w:p>
    <w:p w:rsidR="00A01CA6" w:rsidRPr="00060465" w:rsidRDefault="00060465" w:rsidP="007030CD">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B42E9F" w:rsidRPr="00060465">
        <w:rPr>
          <w:rFonts w:ascii="Times New Roman" w:hAnsi="Times New Roman" w:cs="Times New Roman"/>
          <w:b/>
          <w:sz w:val="24"/>
          <w:szCs w:val="24"/>
          <w:u w:val="single"/>
        </w:rPr>
        <w:t>Hasbu Naim.S.SKom,MKom</w:t>
      </w:r>
    </w:p>
    <w:p w:rsidR="00060465" w:rsidRPr="00060465" w:rsidRDefault="00060465" w:rsidP="004A643D">
      <w:pPr>
        <w:tabs>
          <w:tab w:val="left" w:pos="0"/>
        </w:tabs>
        <w:spacing w:after="0" w:line="360" w:lineRule="auto"/>
        <w:ind w:firstLine="284"/>
        <w:jc w:val="both"/>
        <w:rPr>
          <w:rFonts w:ascii="Times New Roman" w:hAnsi="Times New Roman" w:cs="Times New Roman"/>
          <w:b/>
          <w:sz w:val="24"/>
          <w:szCs w:val="24"/>
        </w:rPr>
      </w:pPr>
      <w:r w:rsidRPr="00060465">
        <w:rPr>
          <w:rFonts w:ascii="Times New Roman" w:hAnsi="Times New Roman" w:cs="Times New Roman"/>
          <w:b/>
          <w:sz w:val="24"/>
          <w:szCs w:val="24"/>
        </w:rPr>
        <w:t>NIDN.90290904394093</w:t>
      </w:r>
      <w:r w:rsidR="007030CD" w:rsidRPr="00060465">
        <w:rPr>
          <w:rFonts w:ascii="Times New Roman" w:hAnsi="Times New Roman" w:cs="Times New Roman"/>
          <w:b/>
          <w:sz w:val="24"/>
          <w:szCs w:val="24"/>
        </w:rPr>
        <w:tab/>
      </w:r>
      <w:r w:rsidRPr="00060465">
        <w:rPr>
          <w:rFonts w:ascii="Times New Roman" w:hAnsi="Times New Roman" w:cs="Times New Roman"/>
          <w:b/>
          <w:sz w:val="24"/>
          <w:szCs w:val="24"/>
        </w:rPr>
        <w:t xml:space="preserve">         </w:t>
      </w:r>
      <w:r w:rsidR="004A643D">
        <w:rPr>
          <w:rFonts w:ascii="Times New Roman" w:hAnsi="Times New Roman" w:cs="Times New Roman"/>
          <w:b/>
          <w:sz w:val="24"/>
          <w:szCs w:val="24"/>
        </w:rPr>
        <w:t xml:space="preserve">                         </w:t>
      </w:r>
      <w:r w:rsidRPr="00060465">
        <w:rPr>
          <w:rFonts w:ascii="Times New Roman" w:hAnsi="Times New Roman" w:cs="Times New Roman"/>
          <w:b/>
          <w:sz w:val="24"/>
          <w:szCs w:val="24"/>
        </w:rPr>
        <w:t>NIDN.90290904394093</w:t>
      </w:r>
    </w:p>
    <w:p w:rsidR="00A01CA6" w:rsidRPr="00060465" w:rsidRDefault="00EE43D8" w:rsidP="00060465">
      <w:pPr>
        <w:tabs>
          <w:tab w:val="left" w:pos="0"/>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rPr>
        <w:t xml:space="preserve"> </w:t>
      </w:r>
    </w:p>
    <w:p w:rsidR="00734BD4" w:rsidRDefault="00734BD4" w:rsidP="007030CD">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734BD4" w:rsidRPr="00A54DCA" w:rsidRDefault="00734BD4" w:rsidP="00A54DCA">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734BD4" w:rsidRPr="00A54DCA" w:rsidRDefault="00734BD4" w:rsidP="00A54DCA">
      <w:pPr>
        <w:spacing w:after="0" w:line="360" w:lineRule="auto"/>
        <w:rPr>
          <w:rFonts w:ascii="Times New Roman" w:hAnsi="Times New Roman" w:cs="Times New Roman"/>
        </w:rPr>
      </w:pP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5A3F28" w:rsidRDefault="00A54DCA" w:rsidP="00A54DCA">
      <w:pPr>
        <w:tabs>
          <w:tab w:val="left" w:pos="1843"/>
        </w:tabs>
        <w:spacing w:after="0" w:line="360" w:lineRule="auto"/>
        <w:jc w:val="both"/>
        <w:rPr>
          <w:rFonts w:ascii="Times New Roman" w:hAnsi="Times New Roman" w:cs="Times New Roman"/>
          <w:b/>
          <w:sz w:val="24"/>
          <w:szCs w:val="24"/>
          <w:u w:val="single"/>
        </w:rPr>
      </w:pPr>
      <w:r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B42E9F">
        <w:rPr>
          <w:rFonts w:ascii="Times New Roman" w:hAnsi="Times New Roman" w:cs="Times New Roman"/>
          <w:sz w:val="24"/>
          <w:szCs w:val="24"/>
        </w:rPr>
        <w:t xml:space="preserve"> </w:t>
      </w:r>
      <w:r w:rsidR="00B42E9F" w:rsidRPr="005A3F28">
        <w:rPr>
          <w:rFonts w:ascii="Times New Roman" w:hAnsi="Times New Roman" w:cs="Times New Roman"/>
          <w:b/>
          <w:sz w:val="24"/>
          <w:szCs w:val="24"/>
          <w:u w:val="single"/>
        </w:rPr>
        <w:t>Tarmin Abdulghani ST, MT.</w:t>
      </w:r>
    </w:p>
    <w:p w:rsidR="00A54DCA" w:rsidRPr="005A3F28" w:rsidRDefault="00A54DCA" w:rsidP="004A643D">
      <w:pPr>
        <w:tabs>
          <w:tab w:val="left" w:pos="0"/>
        </w:tabs>
        <w:spacing w:after="0" w:line="360" w:lineRule="auto"/>
        <w:ind w:firstLine="3261"/>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8F1B83"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p>
    <w:p w:rsidR="00D86433" w:rsidRDefault="008F1B83" w:rsidP="00D8643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Cianjur, 27 Februari 2021</w:t>
      </w:r>
    </w:p>
    <w:p w:rsidR="008F1B83" w:rsidRDefault="008F1B83" w:rsidP="008F1B8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Materai</w:t>
      </w:r>
    </w:p>
    <w:p w:rsidR="008F1B83" w:rsidRDefault="008F1B83" w:rsidP="00D86433">
      <w:pPr>
        <w:tabs>
          <w:tab w:val="left" w:pos="1843"/>
        </w:tabs>
        <w:spacing w:after="240" w:line="360" w:lineRule="auto"/>
        <w:jc w:val="both"/>
        <w:rPr>
          <w:rFonts w:ascii="Times New Roman" w:hAnsi="Times New Roman" w:cs="Times New Roman"/>
          <w:sz w:val="24"/>
          <w:szCs w:val="24"/>
        </w:rPr>
      </w:pP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ED50EC" w:rsidRDefault="00ED50EC"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55EE5" w:rsidP="00014123">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encatatan </w:t>
      </w:r>
      <w:r w:rsidR="00855C54" w:rsidRPr="000402D1">
        <w:rPr>
          <w:rFonts w:ascii="Times New Roman" w:hAnsi="Times New Roman" w:cs="Times New Roman"/>
          <w:noProof/>
          <w:sz w:val="24"/>
          <w:szCs w:val="24"/>
        </w:rPr>
        <w:t>barang masuk, barang keluar, serta trans</w:t>
      </w:r>
      <w:r w:rsidR="003D597E">
        <w:rPr>
          <w:rFonts w:ascii="Times New Roman" w:hAnsi="Times New Roman" w:cs="Times New Roman"/>
          <w:noProof/>
          <w:sz w:val="24"/>
          <w:szCs w:val="24"/>
        </w:rPr>
        <w:t>ak</w:t>
      </w:r>
      <w:r w:rsidR="00855C54" w:rsidRPr="000402D1">
        <w:rPr>
          <w:rFonts w:ascii="Times New Roman" w:hAnsi="Times New Roman" w:cs="Times New Roman"/>
          <w:noProof/>
          <w:sz w:val="24"/>
          <w:szCs w:val="24"/>
        </w:rPr>
        <w:t>si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sidR="00331062" w:rsidRPr="000402D1">
        <w:rPr>
          <w:rFonts w:ascii="Times New Roman" w:hAnsi="Times New Roman" w:cs="Times New Roman"/>
          <w:noProof/>
          <w:sz w:val="24"/>
          <w:szCs w:val="24"/>
        </w:rPr>
        <w:t xml:space="preserve">n, pencatatan </w:t>
      </w:r>
      <w:r w:rsidRPr="000402D1">
        <w:rPr>
          <w:rFonts w:ascii="Times New Roman" w:hAnsi="Times New Roman" w:cs="Times New Roman"/>
          <w:noProof/>
          <w:sz w:val="24"/>
          <w:szCs w:val="24"/>
        </w:rPr>
        <w:t xml:space="preserve">data barang masuk, barang keluar, serta transaksi dalam operasional </w:t>
      </w:r>
      <w:r w:rsidR="00154A97">
        <w:rPr>
          <w:rFonts w:ascii="Times New Roman" w:hAnsi="Times New Roman" w:cs="Times New Roman"/>
          <w:noProof/>
          <w:sz w:val="24"/>
          <w:szCs w:val="24"/>
        </w:rPr>
        <w:t>toko</w:t>
      </w:r>
      <w:r w:rsidRPr="000402D1">
        <w:rPr>
          <w:rFonts w:ascii="Times New Roman" w:hAnsi="Times New Roman" w:cs="Times New Roman"/>
          <w:noProof/>
          <w:sz w:val="24"/>
          <w:szCs w:val="24"/>
        </w:rPr>
        <w:t>.</w:t>
      </w:r>
    </w:p>
    <w:p w:rsidR="00CB4056" w:rsidRPr="000402D1" w:rsidRDefault="00355EE5"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ada saat ini pencatatan barang masuk dari </w:t>
      </w:r>
      <w:r w:rsidRPr="000402D1">
        <w:rPr>
          <w:rFonts w:ascii="Times New Roman" w:hAnsi="Times New Roman" w:cs="Times New Roman"/>
          <w:i/>
          <w:noProof/>
          <w:sz w:val="24"/>
          <w:szCs w:val="24"/>
        </w:rPr>
        <w:t>supplier</w:t>
      </w:r>
      <w:r w:rsidRPr="000402D1">
        <w:rPr>
          <w:rFonts w:ascii="Times New Roman" w:hAnsi="Times New Roman" w:cs="Times New Roman"/>
          <w:noProof/>
          <w:sz w:val="24"/>
          <w:szCs w:val="24"/>
        </w:rPr>
        <w:t xml:space="preserve"> ataupun barang keluar berupa </w:t>
      </w:r>
      <w:r w:rsidRPr="000402D1">
        <w:rPr>
          <w:rFonts w:ascii="Times New Roman" w:hAnsi="Times New Roman" w:cs="Times New Roman"/>
          <w:i/>
          <w:noProof/>
          <w:sz w:val="24"/>
          <w:szCs w:val="24"/>
        </w:rPr>
        <w:t>return</w:t>
      </w:r>
      <w:r w:rsidR="0024066D" w:rsidRPr="000402D1">
        <w:rPr>
          <w:rFonts w:ascii="Times New Roman" w:hAnsi="Times New Roman" w:cs="Times New Roman"/>
          <w:noProof/>
          <w:sz w:val="24"/>
          <w:szCs w:val="24"/>
        </w:rPr>
        <w:t xml:space="preserve"> masih dicatat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Dalam pembuatan perangkat lunak ini, digunakan metode pengembangan sistem berdasarkan paradigma </w:t>
      </w:r>
      <w:r w:rsidR="0095576D">
        <w:rPr>
          <w:rFonts w:ascii="Times New Roman" w:hAnsi="Times New Roman" w:cs="Times New Roman"/>
          <w:i/>
          <w:noProof/>
          <w:sz w:val="24"/>
          <w:szCs w:val="24"/>
        </w:rPr>
        <w:t xml:space="preserve">prototype </w:t>
      </w:r>
      <w:r w:rsidRPr="000402D1">
        <w:rPr>
          <w:rFonts w:ascii="Times New Roman" w:hAnsi="Times New Roman" w:cs="Times New Roman"/>
          <w:noProof/>
          <w:sz w:val="24"/>
          <w:szCs w:val="24"/>
        </w:rPr>
        <w:t>yang terdiri</w:t>
      </w:r>
      <w:r w:rsidR="00636463">
        <w:rPr>
          <w:rFonts w:ascii="Times New Roman" w:hAnsi="Times New Roman" w:cs="Times New Roman"/>
          <w:noProof/>
          <w:sz w:val="24"/>
          <w:szCs w:val="24"/>
        </w:rPr>
        <w:t xml:space="preserve"> kominikasi, perencanaan, pemodelan</w:t>
      </w:r>
      <w:r w:rsidRPr="000402D1">
        <w:rPr>
          <w:rFonts w:ascii="Times New Roman" w:hAnsi="Times New Roman" w:cs="Times New Roman"/>
          <w:noProof/>
          <w:sz w:val="24"/>
          <w:szCs w:val="24"/>
        </w:rPr>
        <w:t>. 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framework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DBMS MY</w:t>
      </w:r>
      <w:r w:rsidR="00243BC0">
        <w:rPr>
          <w:rFonts w:ascii="Times New Roman" w:hAnsi="Times New Roman" w:cs="Times New Roman"/>
          <w:noProof/>
          <w:sz w:val="24"/>
          <w:szCs w:val="24"/>
        </w:rPr>
        <w:t>SQL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yang berfungsi untuk pengelolaan barang masuk, ataupun barang keluar, kategori barang, serta transaksi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842C18">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H. Adhe S.E selaku pemilik </w:t>
      </w:r>
      <w:r w:rsidR="00154A97">
        <w:rPr>
          <w:rFonts w:ascii="Times New Roman" w:hAnsi="Times New Roman" w:cs="Times New Roman"/>
          <w:sz w:val="24"/>
          <w:szCs w:val="24"/>
        </w:rPr>
        <w:t>Toko</w:t>
      </w:r>
      <w:r>
        <w:rPr>
          <w:rFonts w:ascii="Times New Roman" w:hAnsi="Times New Roman" w:cs="Times New Roman"/>
          <w:sz w:val="24"/>
          <w:szCs w:val="24"/>
        </w:rPr>
        <w:t xml:space="preserve"> Bahan Bangunan Satria Jaya </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F20C6A">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F20C6A"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F20C6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Start w:id="41" w:name="_GoBack"/>
      <w:bookmarkEnd w:id="39"/>
      <w:bookmarkEnd w:id="40"/>
      <w:bookmarkEnd w:id="41"/>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33420425" wp14:editId="06A5CD39">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1BEA5A7" wp14:editId="29E5B603">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6C84495C" wp14:editId="29FF3813">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3F16E8E0" wp14:editId="6CF0A726">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7494B79" wp14:editId="01E145BD">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3A3D22E6" wp14:editId="5670B715">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3D2C9631" wp14:editId="728AAF6A">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2" w:name="_Toc71292644"/>
      <w:bookmarkStart w:id="43"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2"/>
      <w:bookmarkEnd w:id="43"/>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858A3" wp14:editId="1CED4B0B">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5664B911" wp14:editId="711C935F">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704E8750" wp14:editId="0FAA062C">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08BB6E13" wp14:editId="197A8933">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0CEE2925" wp14:editId="27AD2C16">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398111F2" wp14:editId="279A5578">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6CDAD4A" wp14:editId="7B7DE1C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74B465E" wp14:editId="0DD74B1C">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1769252D" wp14:editId="37C3E51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7137C671" wp14:editId="03C4D444">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10FE7E1" wp14:editId="4A3F7EE6">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00F4276F" wp14:editId="319973B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A76DAC">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4" w:name="_Toc71292645"/>
      <w:bookmarkStart w:id="45"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4"/>
      <w:bookmarkEnd w:id="45"/>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6F800C7" wp14:editId="5342AF7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4052503B" wp14:editId="30DCC5C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209BE458" wp14:editId="1793CC47">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1C107E23" wp14:editId="3FC3BCFD">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335F932" wp14:editId="58A5D159">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6C5D2988" wp14:editId="4D0F3D51">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CB03074" wp14:editId="6E3FBEC9">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1E870D66" wp14:editId="3E19B694">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7B7E3244" wp14:editId="335B4720">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4FC46A2B" wp14:editId="3D29E1C4">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0AC6F67F" wp14:editId="0DEB14E5">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0E8D55DC" wp14:editId="5F238308">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066A6E4" wp14:editId="2D1D62A1">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5B5D803F" wp14:editId="2D0DCED9">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C52C22" wp14:editId="783ACAE5">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0286BC64" wp14:editId="05F5EBEC">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Pr="00A41CBE" w:rsidRDefault="00A41CBE" w:rsidP="00A41CBE">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6" w:name="_Toc72484166"/>
      <w:r>
        <w:rPr>
          <w:rFonts w:ascii="Times New Roman" w:eastAsia="Times New Roman" w:hAnsi="Times New Roman" w:cs="Times New Roman"/>
          <w:color w:val="auto"/>
          <w:spacing w:val="-1"/>
          <w:sz w:val="24"/>
          <w:szCs w:val="24"/>
        </w:rPr>
        <w:t xml:space="preserve">Simbol </w:t>
      </w:r>
      <w:r>
        <w:rPr>
          <w:rFonts w:ascii="Times New Roman" w:eastAsia="Times New Roman" w:hAnsi="Times New Roman" w:cs="Times New Roman"/>
          <w:i/>
          <w:color w:val="auto"/>
          <w:spacing w:val="-1"/>
          <w:sz w:val="24"/>
          <w:szCs w:val="24"/>
        </w:rPr>
        <w:t>State Diagram</w:t>
      </w:r>
      <w:bookmarkEnd w:id="46"/>
    </w:p>
    <w:tbl>
      <w:tblPr>
        <w:tblW w:w="0" w:type="auto"/>
        <w:tblInd w:w="5" w:type="dxa"/>
        <w:tblLayout w:type="fixed"/>
        <w:tblCellMar>
          <w:left w:w="0" w:type="dxa"/>
          <w:right w:w="0" w:type="dxa"/>
        </w:tblCellMar>
        <w:tblLook w:val="01E0" w:firstRow="1" w:lastRow="1" w:firstColumn="1" w:lastColumn="1" w:noHBand="0" w:noVBand="0"/>
      </w:tblPr>
      <w:tblGrid>
        <w:gridCol w:w="3237"/>
        <w:gridCol w:w="4577"/>
      </w:tblGrid>
      <w:tr w:rsidR="00A41CBE" w:rsidTr="00A41CBE">
        <w:trPr>
          <w:trHeight w:hRule="exact" w:val="55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689"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41CBE" w:rsidTr="00A41CBE">
        <w:trPr>
          <w:trHeight w:hRule="exact" w:val="964"/>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line="220" w:lineRule="exact"/>
            </w:pPr>
            <w:r>
              <w:rPr>
                <w:noProof/>
                <w:lang w:eastAsia="en-ID"/>
              </w:rPr>
              <w:drawing>
                <wp:anchor distT="0" distB="0" distL="114300" distR="114300" simplePos="0" relativeHeight="252046336" behindDoc="1" locked="0" layoutInCell="1" allowOverlap="1" wp14:anchorId="46687AED" wp14:editId="3140BDCA">
                  <wp:simplePos x="0" y="0"/>
                  <wp:positionH relativeFrom="column">
                    <wp:posOffset>276225</wp:posOffset>
                  </wp:positionH>
                  <wp:positionV relativeFrom="paragraph">
                    <wp:posOffset>132806</wp:posOffset>
                  </wp:positionV>
                  <wp:extent cx="1502410" cy="260985"/>
                  <wp:effectExtent l="0" t="0" r="2540" b="571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02410"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1CBE" w:rsidRDefault="00A41CBE" w:rsidP="003D6BB6">
            <w:pPr>
              <w:ind w:left="427"/>
            </w:pPr>
          </w:p>
          <w:p w:rsidR="00A41CBE" w:rsidRDefault="00A41CBE" w:rsidP="003D6BB6">
            <w:pPr>
              <w:spacing w:before="9" w:line="120" w:lineRule="exact"/>
              <w:rPr>
                <w:sz w:val="12"/>
                <w:szCs w:val="12"/>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line="358" w:lineRule="auto"/>
              <w:ind w:left="111" w:right="72"/>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merupakan</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e</w:t>
            </w:r>
            <w:r>
              <w:rPr>
                <w:rFonts w:ascii="Times New Roman" w:eastAsia="Times New Roman" w:hAnsi="Times New Roman" w:cs="Times New Roman"/>
                <w:i/>
                <w:sz w:val="24"/>
                <w:szCs w:val="24"/>
              </w:rPr>
              <w:t>nt</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8"/>
              <w:ind w:left="465"/>
            </w:pPr>
            <w:r>
              <w:rPr>
                <w:noProof/>
                <w:lang w:eastAsia="en-ID"/>
              </w:rPr>
              <w:drawing>
                <wp:inline distT="0" distB="0" distL="0" distR="0" wp14:anchorId="1BBDC7ED" wp14:editId="5AAB84E5">
                  <wp:extent cx="1458595" cy="25019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58595" cy="250190"/>
                          </a:xfrm>
                          <a:prstGeom prst="rect">
                            <a:avLst/>
                          </a:prstGeom>
                          <a:noFill/>
                          <a:ln>
                            <a:noFill/>
                          </a:ln>
                        </pic:spPr>
                      </pic:pic>
                    </a:graphicData>
                  </a:graphic>
                </wp:inline>
              </w:drawing>
            </w:r>
          </w:p>
          <w:p w:rsidR="00A41CBE" w:rsidRDefault="00A41CBE" w:rsidP="003D6BB6">
            <w:pPr>
              <w:spacing w:line="180" w:lineRule="exact"/>
              <w:rPr>
                <w:sz w:val="18"/>
                <w:szCs w:val="18"/>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 xml:space="preserve">do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4"/>
                <w:sz w:val="24"/>
                <w:szCs w:val="24"/>
              </w:rPr>
              <w:t>e</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3"/>
                <w:sz w:val="24"/>
                <w:szCs w:val="24"/>
              </w:rPr>
              <w:t xml:space="preserve"> suatu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457"/>
            </w:pPr>
            <w:r>
              <w:rPr>
                <w:noProof/>
                <w:lang w:eastAsia="en-ID"/>
              </w:rPr>
              <w:drawing>
                <wp:inline distT="0" distB="0" distL="0" distR="0" wp14:anchorId="01162F12" wp14:editId="4B186BE7">
                  <wp:extent cx="1469390" cy="2393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69390" cy="239395"/>
                          </a:xfrm>
                          <a:prstGeom prst="rect">
                            <a:avLst/>
                          </a:prstGeom>
                          <a:noFill/>
                          <a:ln>
                            <a:noFill/>
                          </a:ln>
                        </pic:spPr>
                      </pic:pic>
                    </a:graphicData>
                  </a:graphic>
                </wp:inline>
              </w:drawing>
            </w:r>
          </w:p>
          <w:p w:rsidR="00A41CBE" w:rsidRDefault="00A41CBE" w:rsidP="003D6BB6">
            <w:pPr>
              <w:spacing w:before="6" w:line="180" w:lineRule="exact"/>
              <w:rPr>
                <w:sz w:val="19"/>
                <w:szCs w:val="19"/>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DC7494">
              <w:rPr>
                <w:rFonts w:ascii="Times New Roman" w:eastAsia="Times New Roman" w:hAnsi="Times New Roman" w:cs="Times New Roman"/>
                <w:spacing w:val="-3"/>
                <w:sz w:val="24"/>
                <w:szCs w:val="24"/>
              </w:rPr>
              <w:t xml:space="preserve">merupakan </w:t>
            </w:r>
            <w:r>
              <w:rPr>
                <w:rFonts w:ascii="Times New Roman" w:eastAsia="Times New Roman" w:hAnsi="Times New Roman" w:cs="Times New Roman"/>
                <w:spacing w:val="-3"/>
                <w:sz w:val="24"/>
                <w:szCs w:val="24"/>
              </w:rPr>
              <w:t xml:space="preserve">suat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p>
        </w:tc>
      </w:tr>
      <w:tr w:rsidR="00A41CBE" w:rsidTr="00A41CBE">
        <w:trPr>
          <w:trHeight w:hRule="exact" w:val="144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19" w:line="260" w:lineRule="exact"/>
              <w:rPr>
                <w:sz w:val="26"/>
                <w:szCs w:val="26"/>
              </w:rPr>
            </w:pPr>
          </w:p>
          <w:p w:rsidR="00A41CBE" w:rsidRDefault="00A41CBE" w:rsidP="003D6BB6">
            <w:pPr>
              <w:ind w:left="450"/>
            </w:pPr>
            <w:r>
              <w:rPr>
                <w:noProof/>
                <w:lang w:eastAsia="en-ID"/>
              </w:rPr>
              <w:drawing>
                <wp:inline distT="0" distB="0" distL="0" distR="0" wp14:anchorId="02F056C3" wp14:editId="593D2D9C">
                  <wp:extent cx="1480185" cy="2501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80185" cy="250190"/>
                          </a:xfrm>
                          <a:prstGeom prst="rect">
                            <a:avLst/>
                          </a:prstGeom>
                          <a:noFill/>
                          <a:ln>
                            <a:noFill/>
                          </a:ln>
                        </pic:spPr>
                      </pic:pic>
                    </a:graphicData>
                  </a:graphic>
                </wp:inline>
              </w:drawing>
            </w:r>
          </w:p>
          <w:p w:rsidR="00A41CBE" w:rsidRDefault="00A41CBE" w:rsidP="003D6BB6">
            <w:pPr>
              <w:spacing w:before="7" w:line="160" w:lineRule="exact"/>
              <w:rPr>
                <w:sz w:val="17"/>
                <w:szCs w:val="17"/>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DC7494">
            <w:pPr>
              <w:spacing w:before="87"/>
              <w:ind w:left="111"/>
              <w:rPr>
                <w:sz w:val="24"/>
                <w:szCs w:val="24"/>
              </w:rPr>
            </w:pP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r w:rsidR="00DC7494">
              <w:rPr>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p>
        </w:tc>
      </w:tr>
    </w:tbl>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7" w:name="_Toc71292646"/>
      <w:bookmarkStart w:id="48"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7"/>
      <w:bookmarkEnd w:id="48"/>
    </w:p>
    <w:tbl>
      <w:tblPr>
        <w:tblpPr w:leftFromText="180" w:rightFromText="180" w:vertAnchor="text" w:horzAnchor="margin" w:tblpY="63"/>
        <w:tblW w:w="7814" w:type="dxa"/>
        <w:tblLayout w:type="fixed"/>
        <w:tblCellMar>
          <w:left w:w="0" w:type="dxa"/>
          <w:right w:w="0" w:type="dxa"/>
        </w:tblCellMar>
        <w:tblLook w:val="01E0" w:firstRow="1" w:lastRow="1" w:firstColumn="1" w:lastColumn="1" w:noHBand="0" w:noVBand="0"/>
      </w:tblPr>
      <w:tblGrid>
        <w:gridCol w:w="3241"/>
        <w:gridCol w:w="4573"/>
      </w:tblGrid>
      <w:tr w:rsidR="004C5CDC" w:rsidTr="004A643D">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A643D">
        <w:trPr>
          <w:trHeight w:hRule="exact" w:val="961"/>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013E27C" wp14:editId="25E4940D">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A643D">
        <w:trPr>
          <w:trHeight w:hRule="exact" w:val="1111"/>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4D108ADE" wp14:editId="0EAC3FD1">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A643D">
        <w:trPr>
          <w:trHeight w:hRule="exact" w:val="101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0118EE40" wp14:editId="3478BF01">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A643D">
        <w:trPr>
          <w:trHeight w:hRule="exact" w:val="829"/>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17445438" wp14:editId="335FB8EE">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A643D">
        <w:trPr>
          <w:trHeight w:hRule="exact" w:val="1067"/>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7A4656B7" wp14:editId="7779A147">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A643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102D0D84" wp14:editId="2B6C4A0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A643D">
        <w:trPr>
          <w:trHeight w:hRule="exact" w:val="1315"/>
        </w:trPr>
        <w:tc>
          <w:tcPr>
            <w:tcW w:w="3241"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74600C62" wp14:editId="23C80DC1">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73"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A643D">
        <w:trPr>
          <w:trHeight w:hRule="exact" w:val="1158"/>
        </w:trPr>
        <w:tc>
          <w:tcPr>
            <w:tcW w:w="3241"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4CC46C38" wp14:editId="267888A5">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73"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A643D">
        <w:trPr>
          <w:trHeight w:hRule="exact" w:val="1014"/>
        </w:trPr>
        <w:tc>
          <w:tcPr>
            <w:tcW w:w="3241"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791EF5C8" wp14:editId="33C803AD">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0D8BEE26" wp14:editId="4C3BE732">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31213644" wp14:editId="622BA505">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F66943F" wp14:editId="5D521026">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304264C9" wp14:editId="7E214AD5">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5E40C916" wp14:editId="766F26A2">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212A064C" wp14:editId="64404562">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10B2AE26" wp14:editId="31CFB0B6">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7BB05D8" wp14:editId="2CDBED23">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0C251E00" wp14:editId="06FCA80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25C655E8" wp14:editId="44DA5E74">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08665253" wp14:editId="5870E6E2">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7E5656CC" wp14:editId="514CC320">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08E67593" wp14:editId="0C393EC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0B2B135F" wp14:editId="0E92CF46">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12666E7" wp14:editId="294687C8">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28540D">
      <w:pPr>
        <w:pStyle w:val="Heading1"/>
        <w:numPr>
          <w:ilvl w:val="0"/>
          <w:numId w:val="50"/>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9"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9"/>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1D3D1A9" wp14:editId="061EF73F">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FC00FF">
      <w:pPr>
        <w:pStyle w:val="Heading1"/>
        <w:numPr>
          <w:ilvl w:val="0"/>
          <w:numId w:val="50"/>
        </w:numPr>
        <w:spacing w:before="0"/>
        <w:ind w:left="567" w:hanging="567"/>
        <w:rPr>
          <w:rFonts w:ascii="Times New Roman" w:eastAsia="Times New Roman" w:hAnsi="Times New Roman" w:cs="Times New Roman"/>
          <w:i/>
          <w:color w:val="auto"/>
          <w:spacing w:val="-1"/>
          <w:sz w:val="24"/>
          <w:szCs w:val="24"/>
        </w:rPr>
      </w:pPr>
      <w:bookmarkStart w:id="50"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50"/>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6CFFDDDD" wp14:editId="2EEF470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2C85503B" wp14:editId="1163BC1B">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3A341507" wp14:editId="7B17706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4D3F13FA" wp14:editId="07EE3677">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03566B"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05pt;height:19.95pt">
                  <v:imagedata r:id="rId76"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3566B" w:rsidP="003D6BB6">
            <w:pPr>
              <w:ind w:left="338"/>
            </w:pPr>
            <w:r>
              <w:pict w14:anchorId="3D107C30">
                <v:shape id="_x0000_i1026" type="#_x0000_t75" style="width:127.5pt;height:19.9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3566B" w:rsidP="003D6BB6">
            <w:pPr>
              <w:ind w:left="346"/>
            </w:pPr>
            <w:r>
              <w:pict w14:anchorId="34B32CB4">
                <v:shape id="_x0000_i1027" type="#_x0000_t75" style="width:127.5pt;height:19.95pt">
                  <v:imagedata r:id="rId78"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5C121784" wp14:editId="3D1D08A2">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3566B" w:rsidP="003D6BB6">
            <w:pPr>
              <w:ind w:left="338"/>
            </w:pPr>
            <w:r>
              <w:pict w14:anchorId="78D46728">
                <v:shape id="_x0000_i1028" type="#_x0000_t75" style="width:127.5pt;height:19.9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1D8CDD7E" wp14:editId="4019FA33">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03566B" w:rsidP="003D6BB6">
            <w:pPr>
              <w:ind w:left="298"/>
            </w:pPr>
            <w:r>
              <w:pict w14:anchorId="489E3D2B">
                <v:shape id="_x0000_i1029" type="#_x0000_t75" style="width:131.85pt;height:19.95pt">
                  <v:imagedata r:id="rId81"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03566B" w:rsidP="003D6BB6">
            <w:pPr>
              <w:ind w:left="318"/>
            </w:pPr>
            <w:r>
              <w:pict w14:anchorId="11FD5BE8">
                <v:shape id="_x0000_i1030" type="#_x0000_t75" style="width:130.1pt;height:19.1pt">
                  <v:imagedata r:id="rId82"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03566B" w:rsidP="003D6BB6">
            <w:pPr>
              <w:spacing w:before="84"/>
              <w:ind w:left="318"/>
            </w:pPr>
            <w:r>
              <w:pict w14:anchorId="6431F7B6">
                <v:shape id="_x0000_i1031" type="#_x0000_t75" style="width:130.1pt;height:19.1pt">
                  <v:imagedata r:id="rId83"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4"/>
          <w:footerReference w:type="default" r:id="rId85"/>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51" w:name="_Toc70281112"/>
      <w:bookmarkStart w:id="52" w:name="_Toc70281296"/>
      <w:bookmarkStart w:id="53" w:name="_Toc70282872"/>
      <w:bookmarkStart w:id="54" w:name="_Toc72484170"/>
      <w:r>
        <w:rPr>
          <w:rFonts w:ascii="Times New Roman" w:hAnsi="Times New Roman" w:cs="Times New Roman"/>
          <w:noProof/>
          <w:color w:val="auto"/>
        </w:rPr>
        <w:lastRenderedPageBreak/>
        <w:t>BAB I</w:t>
      </w:r>
      <w:bookmarkStart w:id="55" w:name="_Toc70281113"/>
      <w:bookmarkStart w:id="56" w:name="_Toc70281297"/>
      <w:bookmarkStart w:id="57" w:name="_Toc70282873"/>
      <w:bookmarkEnd w:id="51"/>
      <w:bookmarkEnd w:id="52"/>
      <w:bookmarkEnd w:id="53"/>
      <w:bookmarkEnd w:id="54"/>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8" w:name="_Toc72484171"/>
      <w:r>
        <w:rPr>
          <w:rFonts w:ascii="Times New Roman" w:hAnsi="Times New Roman" w:cs="Times New Roman"/>
          <w:noProof/>
          <w:color w:val="auto"/>
        </w:rPr>
        <w:t>PENDAHULUAN</w:t>
      </w:r>
      <w:bookmarkEnd w:id="55"/>
      <w:bookmarkEnd w:id="56"/>
      <w:bookmarkEnd w:id="57"/>
      <w:bookmarkEnd w:id="58"/>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9" w:name="_Toc70281114"/>
      <w:bookmarkStart w:id="60" w:name="_Toc70281298"/>
      <w:bookmarkStart w:id="61" w:name="_Toc70282874"/>
      <w:bookmarkStart w:id="62" w:name="_Toc72484172"/>
      <w:r w:rsidRPr="000D4448">
        <w:rPr>
          <w:rFonts w:ascii="Times New Roman" w:hAnsi="Times New Roman" w:cs="Times New Roman"/>
          <w:noProof/>
          <w:color w:val="auto"/>
          <w:sz w:val="24"/>
          <w:szCs w:val="24"/>
        </w:rPr>
        <w:t>Latar Belakang</w:t>
      </w:r>
      <w:bookmarkEnd w:id="59"/>
      <w:bookmarkEnd w:id="60"/>
      <w:bookmarkEnd w:id="61"/>
      <w:bookmarkEnd w:id="62"/>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0D4448" w:rsidRPr="000D4448">
        <w:rPr>
          <w:rFonts w:ascii="Times New Roman" w:hAnsi="Times New Roman" w:cs="Times New Roman"/>
          <w:sz w:val="24"/>
          <w:szCs w:val="24"/>
        </w:rPr>
        <w:t xml:space="preserve">, pengelolaan data barang secara manual menimbulkan ketidak efektifan dalam pengecekan kembali barang, begitu pun transaksi manual yang seringkali menimbulkan  ketidakpastian dalam jual beli,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a menjadi perhatian di toko besar.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pengo</w:t>
      </w:r>
      <w:r w:rsidR="00842C18">
        <w:rPr>
          <w:rFonts w:ascii="Times New Roman" w:hAnsi="Times New Roman" w:cs="Times New Roman"/>
          <w:sz w:val="24"/>
          <w:szCs w:val="24"/>
        </w:rPr>
        <w:t xml:space="preserve">lahan data penjualan barang, pengelolaan </w:t>
      </w:r>
      <w:r w:rsidR="00842C18">
        <w:rPr>
          <w:rFonts w:ascii="Times New Roman" w:hAnsi="Times New Roman" w:cs="Times New Roman"/>
          <w:i/>
          <w:sz w:val="24"/>
          <w:szCs w:val="24"/>
        </w:rPr>
        <w:t xml:space="preserve">stock </w:t>
      </w:r>
      <w:r w:rsidR="00842C18">
        <w:rPr>
          <w:rFonts w:ascii="Times New Roman" w:hAnsi="Times New Roman" w:cs="Times New Roman"/>
          <w:sz w:val="24"/>
          <w:szCs w:val="24"/>
        </w:rPr>
        <w:t>barang</w:t>
      </w:r>
      <w:r w:rsidR="000D4448" w:rsidRPr="000D4448">
        <w:rPr>
          <w:rFonts w:ascii="Times New Roman" w:hAnsi="Times New Roman" w:cs="Times New Roman"/>
          <w:sz w:val="24"/>
          <w:szCs w:val="24"/>
        </w:rPr>
        <w:t xml:space="preserve"> di gudang.</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 xml:space="preserve">Mengenai hal tersebut tentunya pemanfaatan teknologi komputer sangat dibutuhkan di berbagai bidang, terutama bidang perdagangan dimana setiap barang masuk dan barang keluar, bisa terpantau secara </w:t>
      </w:r>
      <w:r w:rsidRPr="00EC5C7D">
        <w:rPr>
          <w:rFonts w:ascii="Times New Roman" w:hAnsi="Times New Roman" w:cs="Times New Roman"/>
          <w:i/>
          <w:sz w:val="24"/>
          <w:szCs w:val="24"/>
        </w:rPr>
        <w:t>realtime</w:t>
      </w:r>
      <w:r w:rsidR="00154A97">
        <w:rPr>
          <w:rFonts w:ascii="Times New Roman" w:hAnsi="Times New Roman" w:cs="Times New Roman"/>
          <w:sz w:val="24"/>
          <w:szCs w:val="24"/>
        </w:rPr>
        <w:t>, selama ini bidang usaha, toko</w:t>
      </w:r>
      <w:r w:rsidRPr="00A158C9">
        <w:rPr>
          <w:rFonts w:ascii="Times New Roman" w:hAnsi="Times New Roman" w:cs="Times New Roman"/>
          <w:sz w:val="24"/>
          <w:szCs w:val="24"/>
        </w:rPr>
        <w:t xml:space="preserve"> Bangunan Satria Jaya</w:t>
      </w:r>
      <w:r w:rsidRPr="000D4448">
        <w:rPr>
          <w:rFonts w:ascii="Times New Roman" w:hAnsi="Times New Roman" w:cs="Times New Roman"/>
          <w:sz w:val="24"/>
          <w:szCs w:val="24"/>
        </w:rPr>
        <w:t xml:space="preserve"> masih menggunakan tulis tangan, baik dalam pencatatan transaksi kepada konsumen ataupun pendataan barang bahan bangunan di gudang.</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 akan terkoordinasi dengan baik, dan mengefensiensikan waktu, serta kemudahan dalam pengecekan barang dan transaksi terhadap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3" w:name="_Toc70281115"/>
      <w:bookmarkStart w:id="64" w:name="_Toc70281299"/>
      <w:bookmarkStart w:id="65" w:name="_Toc70282875"/>
      <w:bookmarkStart w:id="66" w:name="_Toc72484173"/>
      <w:r w:rsidRPr="001D32B3">
        <w:rPr>
          <w:rFonts w:ascii="Times New Roman" w:hAnsi="Times New Roman" w:cs="Times New Roman"/>
          <w:noProof/>
          <w:color w:val="auto"/>
          <w:sz w:val="24"/>
          <w:szCs w:val="24"/>
        </w:rPr>
        <w:t>Rumusan Masalah</w:t>
      </w:r>
      <w:bookmarkEnd w:id="63"/>
      <w:bookmarkEnd w:id="64"/>
      <w:bookmarkEnd w:id="65"/>
      <w:bookmarkEnd w:id="66"/>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Bagaimana membuat sistem perhitungan penjualan</w:t>
      </w:r>
      <w:r w:rsidR="00CB4BD2">
        <w:t xml:space="preserve"> barang</w:t>
      </w:r>
      <w:r>
        <w:t xml:space="preserve"> </w:t>
      </w:r>
      <w:r w:rsidR="00CB4BD2">
        <w:t>atau transaksi</w:t>
      </w:r>
      <w:r w:rsidR="00D8040B">
        <w:t xml:space="preserve"> penjualan</w:t>
      </w:r>
      <w:r>
        <w:t>?</w:t>
      </w:r>
    </w:p>
    <w:p w:rsidR="00E87DB1" w:rsidRDefault="00E87DB1" w:rsidP="00D363C2">
      <w:pPr>
        <w:pStyle w:val="BodyText"/>
        <w:numPr>
          <w:ilvl w:val="0"/>
          <w:numId w:val="4"/>
        </w:numPr>
        <w:spacing w:line="360" w:lineRule="auto"/>
        <w:ind w:left="1276" w:hanging="425"/>
        <w:jc w:val="both"/>
      </w:pPr>
      <w:r>
        <w:t xml:space="preserve">Bagaimana membuat laporan transaksi penjualan dari tulis tangan, ke </w:t>
      </w:r>
      <w:r w:rsidRPr="004074F8">
        <w:rPr>
          <w:i/>
        </w:rPr>
        <w:t>digital</w:t>
      </w:r>
      <w:r>
        <w:t xml:space="preserve"> atau komputerisasi?</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 barang bahan bangunan serta transaksi yang terjadi,</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7" w:name="_Toc70281116"/>
      <w:bookmarkStart w:id="68" w:name="_Toc70281300"/>
      <w:bookmarkStart w:id="69" w:name="_Toc70282876"/>
      <w:bookmarkStart w:id="70" w:name="_Toc72484174"/>
      <w:r>
        <w:rPr>
          <w:rFonts w:ascii="Times New Roman" w:hAnsi="Times New Roman" w:cs="Times New Roman"/>
          <w:noProof/>
          <w:color w:val="auto"/>
          <w:sz w:val="24"/>
          <w:szCs w:val="24"/>
        </w:rPr>
        <w:t>Maksud Dan Tujuan</w:t>
      </w:r>
      <w:bookmarkEnd w:id="67"/>
      <w:bookmarkEnd w:id="68"/>
      <w:bookmarkEnd w:id="69"/>
      <w:bookmarkEnd w:id="70"/>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 xml:space="preserve">data barang, serta transaksi di Toko Bangunan Satria Jaya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 xml:space="preserve">ta barang masuk, barang keluar, atau </w:t>
      </w:r>
      <w:r w:rsidRPr="00747A62">
        <w:rPr>
          <w:rFonts w:ascii="Times New Roman" w:hAnsi="Times New Roman" w:cs="Times New Roman"/>
          <w:i/>
          <w:sz w:val="24"/>
          <w:szCs w:val="24"/>
        </w:rPr>
        <w:t>sto</w:t>
      </w:r>
      <w:r w:rsidR="00747A62" w:rsidRPr="00747A62">
        <w:rPr>
          <w:rFonts w:ascii="Times New Roman" w:hAnsi="Times New Roman" w:cs="Times New Roman"/>
          <w:i/>
          <w:sz w:val="24"/>
          <w:szCs w:val="24"/>
        </w:rPr>
        <w:t>c</w:t>
      </w:r>
      <w:r w:rsidRPr="00747A62">
        <w:rPr>
          <w:rFonts w:ascii="Times New Roman" w:hAnsi="Times New Roman" w:cs="Times New Roman"/>
          <w:i/>
          <w:sz w:val="24"/>
          <w:szCs w:val="24"/>
        </w:rPr>
        <w:t>k</w:t>
      </w:r>
      <w:r w:rsidRPr="007072D8">
        <w:rPr>
          <w:rFonts w:ascii="Times New Roman" w:hAnsi="Times New Roman" w:cs="Times New Roman"/>
          <w:sz w:val="24"/>
          <w:szCs w:val="24"/>
        </w:rPr>
        <w:t xml:space="preserve"> barang, serta transaksi dengan harapan mempermudah operasional kerja.</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D8040B">
        <w:rPr>
          <w:rFonts w:ascii="Times New Roman" w:hAnsi="Times New Roman" w:cs="Times New Roman"/>
          <w:sz w:val="24"/>
          <w:szCs w:val="24"/>
        </w:rPr>
        <w:t>sto</w:t>
      </w:r>
      <w:r w:rsidR="009F0C2D" w:rsidRPr="00D8040B">
        <w:rPr>
          <w:rFonts w:ascii="Times New Roman" w:hAnsi="Times New Roman" w:cs="Times New Roman"/>
          <w:sz w:val="24"/>
          <w:szCs w:val="24"/>
        </w:rPr>
        <w:t>c</w:t>
      </w:r>
      <w:r w:rsidR="007072D8" w:rsidRPr="00D8040B">
        <w:rPr>
          <w:rFonts w:ascii="Times New Roman" w:hAnsi="Times New Roman" w:cs="Times New Roman"/>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Membuat sistem perhitungan penjualan barang atau transaksi penjuala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transaksi dengan konsumen</w:t>
      </w:r>
    </w:p>
    <w:p w:rsidR="00D8040B" w:rsidRP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Pr="00D8040B">
        <w:rPr>
          <w:rFonts w:ascii="Times New Roman" w:hAnsi="Times New Roman" w:cs="Times New Roman"/>
          <w:sz w:val="24"/>
          <w:szCs w:val="24"/>
        </w:rPr>
        <w:t xml:space="preserve">embuat laporan transaksi penjualan dari tulis tangan, ke </w:t>
      </w:r>
      <w:r w:rsidRPr="00CB69B8">
        <w:rPr>
          <w:rFonts w:ascii="Times New Roman" w:hAnsi="Times New Roman" w:cs="Times New Roman"/>
          <w:i/>
          <w:sz w:val="24"/>
          <w:szCs w:val="24"/>
        </w:rPr>
        <w:t>digital</w:t>
      </w:r>
      <w:r w:rsidRPr="00D8040B">
        <w:rPr>
          <w:rFonts w:ascii="Times New Roman" w:hAnsi="Times New Roman" w:cs="Times New Roman"/>
          <w:sz w:val="24"/>
          <w:szCs w:val="24"/>
        </w:rPr>
        <w:t xml:space="preserve"> atau komputerisasi</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17"/>
      <w:bookmarkStart w:id="72" w:name="_Toc70281301"/>
      <w:bookmarkStart w:id="73" w:name="_Toc70282877"/>
      <w:bookmarkStart w:id="74" w:name="_Toc72484175"/>
      <w:r>
        <w:rPr>
          <w:rFonts w:ascii="Times New Roman" w:hAnsi="Times New Roman" w:cs="Times New Roman"/>
          <w:noProof/>
          <w:color w:val="auto"/>
          <w:sz w:val="24"/>
          <w:szCs w:val="24"/>
        </w:rPr>
        <w:t>Batasan Masalah</w:t>
      </w:r>
      <w:bookmarkEnd w:id="71"/>
      <w:bookmarkEnd w:id="72"/>
      <w:bookmarkEnd w:id="73"/>
      <w:bookmarkEnd w:id="74"/>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Transaksi penjualan</w:t>
      </w:r>
    </w:p>
    <w:p w:rsidR="00FC7952"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Laporan transaksi</w:t>
      </w:r>
      <w:r w:rsidR="00CB69B8">
        <w:rPr>
          <w:rFonts w:ascii="Times New Roman" w:hAnsi="Times New Roman" w:cs="Times New Roman"/>
          <w:sz w:val="24"/>
          <w:szCs w:val="24"/>
        </w:rPr>
        <w:t xml:space="preserve"> penjualan </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5" w:name="_Toc70281118"/>
      <w:bookmarkStart w:id="76" w:name="_Toc70281302"/>
      <w:bookmarkStart w:id="77" w:name="_Toc70282878"/>
      <w:bookmarkStart w:id="78" w:name="_Toc72484176"/>
      <w:r>
        <w:rPr>
          <w:rFonts w:ascii="Times New Roman" w:hAnsi="Times New Roman" w:cs="Times New Roman"/>
          <w:noProof/>
          <w:color w:val="auto"/>
          <w:sz w:val="24"/>
          <w:szCs w:val="24"/>
        </w:rPr>
        <w:t>Batasan Masalah</w:t>
      </w:r>
      <w:bookmarkEnd w:id="75"/>
      <w:bookmarkEnd w:id="76"/>
      <w:bookmarkEnd w:id="77"/>
      <w:bookmarkEnd w:id="78"/>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5D3F69F5" wp14:editId="64D0C54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9" w:name="_Toc71362816"/>
            <w:bookmarkStart w:id="80"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9"/>
            <w:bookmarkEnd w:id="80"/>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C82345" w:rsidRDefault="00ED50EC" w:rsidP="00FF7BE9">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1" w:name="_Toc70281120"/>
      <w:bookmarkStart w:id="82" w:name="_Toc70281304"/>
      <w:bookmarkStart w:id="83" w:name="_Toc70282880"/>
      <w:bookmarkStart w:id="84" w:name="_Toc72484177"/>
      <w:r>
        <w:rPr>
          <w:rFonts w:ascii="Times New Roman" w:hAnsi="Times New Roman" w:cs="Times New Roman"/>
          <w:noProof/>
          <w:color w:val="auto"/>
          <w:sz w:val="24"/>
          <w:szCs w:val="24"/>
        </w:rPr>
        <w:lastRenderedPageBreak/>
        <w:t>Tempat dan Waktu</w:t>
      </w:r>
      <w:bookmarkEnd w:id="81"/>
      <w:bookmarkEnd w:id="82"/>
      <w:bookmarkEnd w:id="83"/>
      <w:bookmarkEnd w:id="84"/>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5" w:name="_Toc70281121"/>
      <w:bookmarkStart w:id="86" w:name="_Toc70281305"/>
      <w:bookmarkStart w:id="87" w:name="_Toc70282881"/>
      <w:bookmarkStart w:id="88" w:name="_Toc71293063"/>
      <w:bookmarkStart w:id="89" w:name="_Toc71293187"/>
      <w:bookmarkStart w:id="90" w:name="_Toc71293328"/>
      <w:bookmarkStart w:id="91" w:name="_Toc71362611"/>
      <w:bookmarkStart w:id="92"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5"/>
      <w:bookmarkEnd w:id="86"/>
      <w:bookmarkEnd w:id="87"/>
      <w:bookmarkEnd w:id="88"/>
      <w:bookmarkEnd w:id="89"/>
      <w:bookmarkEnd w:id="90"/>
      <w:bookmarkEnd w:id="91"/>
      <w:bookmarkEnd w:id="92"/>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93" w:name="_Toc70281122"/>
      <w:bookmarkStart w:id="94" w:name="_Toc70281306"/>
      <w:bookmarkStart w:id="95" w:name="_Toc70282882"/>
      <w:bookmarkStart w:id="96" w:name="_Toc72484178"/>
      <w:r>
        <w:rPr>
          <w:rFonts w:ascii="Times New Roman" w:hAnsi="Times New Roman" w:cs="Times New Roman"/>
          <w:noProof/>
          <w:color w:val="auto"/>
          <w:sz w:val="24"/>
          <w:szCs w:val="24"/>
        </w:rPr>
        <w:t>Sistematika Penulisan</w:t>
      </w:r>
      <w:bookmarkEnd w:id="93"/>
      <w:bookmarkEnd w:id="94"/>
      <w:bookmarkEnd w:id="95"/>
      <w:bookmarkEnd w:id="96"/>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transaksi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7"/>
          <w:footerReference w:type="default" r:id="rId88"/>
          <w:headerReference w:type="first" r:id="rId89"/>
          <w:footerReference w:type="first" r:id="rId9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7" w:name="_Toc70281123"/>
      <w:bookmarkStart w:id="98" w:name="_Toc70281307"/>
      <w:bookmarkStart w:id="99" w:name="_Toc70282883"/>
      <w:bookmarkStart w:id="100" w:name="_Toc72484179"/>
      <w:r>
        <w:rPr>
          <w:rFonts w:ascii="Times New Roman" w:hAnsi="Times New Roman" w:cs="Times New Roman"/>
          <w:noProof/>
          <w:color w:val="auto"/>
        </w:rPr>
        <w:lastRenderedPageBreak/>
        <w:t>BAB II</w:t>
      </w:r>
      <w:bookmarkStart w:id="101" w:name="_Toc70281124"/>
      <w:bookmarkStart w:id="102" w:name="_Toc70281308"/>
      <w:bookmarkStart w:id="103" w:name="_Toc70282884"/>
      <w:bookmarkEnd w:id="97"/>
      <w:bookmarkEnd w:id="98"/>
      <w:bookmarkEnd w:id="99"/>
      <w:bookmarkEnd w:id="10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104" w:name="_Toc72484180"/>
      <w:r>
        <w:rPr>
          <w:rFonts w:ascii="Times New Roman" w:hAnsi="Times New Roman" w:cs="Times New Roman"/>
          <w:noProof/>
          <w:color w:val="auto"/>
        </w:rPr>
        <w:t>TINJAUAN PUSTAKA</w:t>
      </w:r>
      <w:bookmarkEnd w:id="101"/>
      <w:bookmarkEnd w:id="102"/>
      <w:bookmarkEnd w:id="103"/>
      <w:bookmarkEnd w:id="104"/>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5" w:name="_Toc70281125"/>
      <w:bookmarkStart w:id="106" w:name="_Toc70281309"/>
      <w:bookmarkStart w:id="107" w:name="_Toc70282885"/>
      <w:bookmarkStart w:id="108"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5"/>
      <w:bookmarkEnd w:id="106"/>
      <w:bookmarkEnd w:id="107"/>
      <w:bookmarkEnd w:id="108"/>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9" w:name="_Toc70281126"/>
      <w:bookmarkStart w:id="110" w:name="_Toc70281310"/>
      <w:bookmarkStart w:id="111" w:name="_Toc70282886"/>
      <w:bookmarkStart w:id="112"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9"/>
      <w:bookmarkEnd w:id="110"/>
      <w:bookmarkEnd w:id="111"/>
      <w:bookmarkEnd w:id="112"/>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Start w:id="113" w:name="_Toc70281127"/>
          <w:bookmarkStart w:id="114" w:name="_Toc70281311"/>
          <w:bookmarkStart w:id="115" w:name="_Toc70282887"/>
          <w:p w:rsidR="000C1AED" w:rsidRPr="002A6C56" w:rsidRDefault="000C1AED" w:rsidP="000C1AED">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382D1680" wp14:editId="34C500F2">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FB4D62" w:rsidRPr="007451B6" w:rsidRDefault="00FB4D62"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FB4D62" w:rsidRPr="007451B6" w:rsidRDefault="00FB4D62"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4C21298" wp14:editId="244FFA0F">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2B38C4B4" wp14:editId="3BDEEA28">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1C9E648" wp14:editId="69944B9E">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925E927" wp14:editId="3E6E6791">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2C87FCD2" wp14:editId="77FAC147">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9D5BB73" wp14:editId="478511F4">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570E9C0D" wp14:editId="66857377">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8AB86C8" wp14:editId="575E655F">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asir</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asir</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5B63C8A0" wp14:editId="1E14772C">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FB4D62" w:rsidRPr="00E278C9" w:rsidRDefault="00FB4D62" w:rsidP="000C1AED">
                                  <w:pPr>
                                    <w:spacing w:after="0" w:line="360" w:lineRule="auto"/>
                                    <w:jc w:val="center"/>
                                    <w:rPr>
                                      <w:rFonts w:ascii="Times New Roman" w:hAnsi="Times New Roman" w:cs="Times New Roman"/>
                                    </w:rPr>
                                  </w:pPr>
                                  <w:r>
                                    <w:rPr>
                                      <w:rFonts w:ascii="Times New Roman" w:hAnsi="Times New Roman" w:cs="Times New Roman"/>
                                    </w:rPr>
                                    <w:t>Bapak Asep</w:t>
                                  </w:r>
                                </w:p>
                                <w:p w:rsidR="00FB4D62" w:rsidRPr="007451B6" w:rsidRDefault="00FB4D62"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FB4D62" w:rsidRPr="00E278C9" w:rsidRDefault="00FB4D62" w:rsidP="000C1AED">
                            <w:pPr>
                              <w:spacing w:after="0" w:line="360" w:lineRule="auto"/>
                              <w:jc w:val="center"/>
                              <w:rPr>
                                <w:rFonts w:ascii="Times New Roman" w:hAnsi="Times New Roman" w:cs="Times New Roman"/>
                              </w:rPr>
                            </w:pPr>
                            <w:r>
                              <w:rPr>
                                <w:rFonts w:ascii="Times New Roman" w:hAnsi="Times New Roman" w:cs="Times New Roman"/>
                              </w:rPr>
                              <w:t>Bapak Asep</w:t>
                            </w:r>
                          </w:p>
                          <w:p w:rsidR="00FB4D62" w:rsidRPr="007451B6" w:rsidRDefault="00FB4D62"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6" w:name="_Toc72484183"/>
      <w:r>
        <w:rPr>
          <w:rFonts w:ascii="Times New Roman" w:hAnsi="Times New Roman" w:cs="Times New Roman"/>
          <w:color w:val="auto"/>
          <w:sz w:val="24"/>
          <w:szCs w:val="24"/>
        </w:rPr>
        <w:t>Struktur Organisasi Satria Jaya</w:t>
      </w:r>
      <w:bookmarkEnd w:id="113"/>
      <w:bookmarkEnd w:id="114"/>
      <w:bookmarkEnd w:id="115"/>
      <w:bookmarkEnd w:id="116"/>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7" w:name="_Toc70281128"/>
      <w:bookmarkStart w:id="118" w:name="_Toc70281312"/>
      <w:bookmarkStart w:id="119" w:name="_Toc70282888"/>
      <w:bookmarkStart w:id="120"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7"/>
      <w:bookmarkEnd w:id="118"/>
      <w:bookmarkEnd w:id="119"/>
      <w:bookmarkEnd w:id="120"/>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lakukan pengecekan lapor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8B7AFA" w:rsidRDefault="00301AC4" w:rsidP="00301AC4">
      <w:pPr>
        <w:pStyle w:val="ListParagraph"/>
        <w:ind w:left="851"/>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57198D" w:rsidRPr="008B7AFA" w:rsidRDefault="0057198D" w:rsidP="008B7AFA">
      <w:pPr>
        <w:pStyle w:val="ListParagraph"/>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lastRenderedPageBreak/>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21" w:name="_Toc70281129"/>
      <w:bookmarkStart w:id="122" w:name="_Toc70281313"/>
      <w:bookmarkStart w:id="123" w:name="_Toc70282889"/>
      <w:bookmarkStart w:id="124" w:name="_Toc72484185"/>
      <w:r w:rsidRPr="00AC7318">
        <w:rPr>
          <w:rFonts w:ascii="Times New Roman" w:hAnsi="Times New Roman" w:cs="Times New Roman"/>
          <w:color w:val="auto"/>
          <w:sz w:val="24"/>
          <w:szCs w:val="24"/>
        </w:rPr>
        <w:t>Landasan Teori</w:t>
      </w:r>
      <w:bookmarkEnd w:id="121"/>
      <w:bookmarkEnd w:id="122"/>
      <w:bookmarkEnd w:id="123"/>
      <w:bookmarkEnd w:id="124"/>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5" w:name="_Toc70281130"/>
      <w:bookmarkStart w:id="126" w:name="_Toc70281314"/>
      <w:bookmarkStart w:id="127" w:name="_Toc70282890"/>
      <w:bookmarkStart w:id="128"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5"/>
      <w:bookmarkEnd w:id="126"/>
      <w:bookmarkEnd w:id="127"/>
      <w:bookmarkEnd w:id="128"/>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9" w:name="_Toc70281131"/>
      <w:bookmarkStart w:id="130" w:name="_Toc70281315"/>
      <w:bookmarkStart w:id="131" w:name="_Toc70282891"/>
      <w:bookmarkStart w:id="132"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9"/>
      <w:bookmarkEnd w:id="130"/>
      <w:bookmarkEnd w:id="131"/>
      <w:bookmarkEnd w:id="132"/>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3" w:name="_Toc70281132"/>
      <w:bookmarkStart w:id="134" w:name="_Toc70281316"/>
      <w:bookmarkStart w:id="135" w:name="_Toc70282892"/>
      <w:bookmarkStart w:id="136"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33"/>
      <w:bookmarkEnd w:id="134"/>
      <w:bookmarkEnd w:id="135"/>
      <w:bookmarkEnd w:id="136"/>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7" w:name="_Toc70281133"/>
      <w:bookmarkStart w:id="138" w:name="_Toc70281317"/>
      <w:bookmarkStart w:id="139" w:name="_Toc70282893"/>
      <w:bookmarkStart w:id="140" w:name="_Toc72484189"/>
      <w:r>
        <w:rPr>
          <w:rFonts w:ascii="Times New Roman" w:hAnsi="Times New Roman" w:cs="Times New Roman"/>
          <w:color w:val="auto"/>
          <w:sz w:val="24"/>
          <w:szCs w:val="24"/>
        </w:rPr>
        <w:lastRenderedPageBreak/>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7"/>
      <w:bookmarkEnd w:id="138"/>
      <w:bookmarkEnd w:id="139"/>
      <w:bookmarkEnd w:id="14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1" w:name="_Toc70281134"/>
      <w:bookmarkStart w:id="142" w:name="_Toc70281318"/>
      <w:bookmarkStart w:id="143" w:name="_Toc70282894"/>
      <w:bookmarkStart w:id="144"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41"/>
      <w:bookmarkEnd w:id="142"/>
      <w:bookmarkEnd w:id="143"/>
      <w:bookmarkEnd w:id="144"/>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35"/>
      <w:bookmarkStart w:id="146" w:name="_Toc70281319"/>
      <w:bookmarkStart w:id="147" w:name="_Toc70282895"/>
      <w:bookmarkStart w:id="148"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5"/>
      <w:bookmarkEnd w:id="146"/>
      <w:bookmarkEnd w:id="147"/>
      <w:bookmarkEnd w:id="148"/>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w:t>
      </w:r>
      <w:r w:rsidRPr="00686B39">
        <w:rPr>
          <w:rFonts w:ascii="Times New Roman" w:hAnsi="Times New Roman" w:cs="Times New Roman"/>
          <w:sz w:val="24"/>
          <w:szCs w:val="24"/>
        </w:rPr>
        <w:lastRenderedPageBreak/>
        <w:t xml:space="preserve">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sebuah organisasi adalah untuk mengolah transaksi-transaksi, mengurangi biaya serta menghasilkan pendapatan yang menguntungkan bagi organisasi tersebut sebagai salah satu produk maupun pelayanan yang diberikan 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9" w:name="_Toc70281136"/>
      <w:bookmarkStart w:id="150" w:name="_Toc70281320"/>
      <w:bookmarkStart w:id="151" w:name="_Toc70282896"/>
      <w:bookmarkStart w:id="152"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9"/>
      <w:bookmarkEnd w:id="150"/>
      <w:bookmarkEnd w:id="151"/>
      <w:bookmarkEnd w:id="152"/>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3" w:name="_Toc70281137"/>
      <w:bookmarkStart w:id="154" w:name="_Toc70281321"/>
      <w:bookmarkStart w:id="155" w:name="_Toc70282897"/>
      <w:bookmarkStart w:id="156"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53"/>
      <w:bookmarkEnd w:id="154"/>
      <w:bookmarkEnd w:id="155"/>
      <w:bookmarkEnd w:id="156"/>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7" w:name="_Toc70281138"/>
      <w:bookmarkStart w:id="158" w:name="_Toc70281322"/>
      <w:bookmarkStart w:id="159" w:name="_Toc70282898"/>
      <w:bookmarkStart w:id="160" w:name="_Toc72484194"/>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7"/>
      <w:bookmarkEnd w:id="158"/>
      <w:bookmarkEnd w:id="159"/>
      <w:bookmarkEnd w:id="160"/>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1" w:name="_Toc70281139"/>
      <w:bookmarkStart w:id="162" w:name="_Toc70281323"/>
      <w:bookmarkStart w:id="163" w:name="_Toc70282899"/>
      <w:bookmarkStart w:id="164"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61"/>
      <w:bookmarkEnd w:id="162"/>
      <w:bookmarkEnd w:id="163"/>
      <w:bookmarkEnd w:id="164"/>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5" w:name="_Toc70281140"/>
      <w:bookmarkStart w:id="166" w:name="_Toc70281324"/>
      <w:bookmarkStart w:id="167" w:name="_Toc70282900"/>
      <w:bookmarkStart w:id="168" w:name="_Toc72484196"/>
      <w:r>
        <w:rPr>
          <w:rFonts w:ascii="Times New Roman" w:hAnsi="Times New Roman" w:cs="Times New Roman"/>
          <w:color w:val="auto"/>
          <w:sz w:val="24"/>
          <w:szCs w:val="24"/>
        </w:rPr>
        <w:lastRenderedPageBreak/>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5"/>
      <w:bookmarkEnd w:id="166"/>
      <w:bookmarkEnd w:id="167"/>
      <w:bookmarkEnd w:id="168"/>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9" w:name="_Toc70281141"/>
      <w:bookmarkStart w:id="170" w:name="_Toc70281325"/>
      <w:bookmarkStart w:id="171" w:name="_Toc70282901"/>
      <w:bookmarkStart w:id="172"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9"/>
      <w:bookmarkEnd w:id="170"/>
      <w:bookmarkEnd w:id="171"/>
      <w:bookmarkEnd w:id="172"/>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3" w:name="_Toc70281142"/>
      <w:bookmarkStart w:id="174" w:name="_Toc70281326"/>
      <w:bookmarkStart w:id="175" w:name="_Toc70282902"/>
      <w:bookmarkStart w:id="176"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73"/>
      <w:bookmarkEnd w:id="174"/>
      <w:bookmarkEnd w:id="175"/>
      <w:bookmarkEnd w:id="176"/>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w:t>
      </w:r>
      <w:r w:rsidRPr="00D95DD4">
        <w:rPr>
          <w:rFonts w:ascii="Times New Roman" w:hAnsi="Times New Roman" w:cs="Times New Roman"/>
          <w:sz w:val="24"/>
          <w:szCs w:val="24"/>
        </w:rPr>
        <w:lastRenderedPageBreak/>
        <w:t>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361B10" w:rsidRPr="00BF51AC" w:rsidRDefault="00361B10" w:rsidP="00361B10">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Pr>
          <w:rFonts w:ascii="Times New Roman" w:hAnsi="Times New Roman" w:cs="Times New Roman"/>
          <w:i/>
          <w:sz w:val="24"/>
          <w:szCs w:val="24"/>
        </w:rPr>
        <w:t>State</w:t>
      </w:r>
      <w:r w:rsidRPr="00BF51AC">
        <w:rPr>
          <w:rFonts w:ascii="Times New Roman" w:hAnsi="Times New Roman" w:cs="Times New Roman"/>
          <w:i/>
          <w:sz w:val="24"/>
          <w:szCs w:val="24"/>
        </w:rPr>
        <w:t xml:space="preserve"> Diagram</w:t>
      </w: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r w:rsidRPr="00361B10">
        <w:rPr>
          <w:rFonts w:ascii="Times New Roman" w:hAnsi="Times New Roman" w:cs="Times New Roman"/>
          <w:sz w:val="24"/>
          <w:szCs w:val="24"/>
        </w:rPr>
        <w:t xml:space="preserve">Menggambarkan semua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kondisi) yang dimiliki oleh suatu </w:t>
      </w:r>
      <w:r w:rsidRPr="00361B10">
        <w:rPr>
          <w:rFonts w:ascii="Times New Roman" w:hAnsi="Times New Roman" w:cs="Times New Roman"/>
          <w:i/>
          <w:sz w:val="24"/>
          <w:szCs w:val="24"/>
        </w:rPr>
        <w:t xml:space="preserve">object </w:t>
      </w:r>
      <w:r w:rsidRPr="00361B10">
        <w:rPr>
          <w:rFonts w:ascii="Times New Roman" w:hAnsi="Times New Roman" w:cs="Times New Roman"/>
          <w:sz w:val="24"/>
          <w:szCs w:val="24"/>
        </w:rPr>
        <w:t xml:space="preserve">dari suatu </w:t>
      </w:r>
      <w:r w:rsidRPr="00361B10">
        <w:rPr>
          <w:rFonts w:ascii="Times New Roman" w:hAnsi="Times New Roman" w:cs="Times New Roman"/>
          <w:i/>
          <w:sz w:val="24"/>
          <w:szCs w:val="24"/>
        </w:rPr>
        <w:t xml:space="preserve">class </w:t>
      </w:r>
      <w:r w:rsidRPr="00361B10">
        <w:rPr>
          <w:rFonts w:ascii="Times New Roman" w:hAnsi="Times New Roman" w:cs="Times New Roman"/>
          <w:sz w:val="24"/>
          <w:szCs w:val="24"/>
        </w:rPr>
        <w:t xml:space="preserve">dan keadaan yang menyebabkan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berubah. Kejadian dapat berupa </w:t>
      </w:r>
      <w:r w:rsidRPr="00361B10">
        <w:rPr>
          <w:rFonts w:ascii="Times New Roman" w:hAnsi="Times New Roman" w:cs="Times New Roman"/>
          <w:i/>
          <w:sz w:val="24"/>
          <w:szCs w:val="24"/>
        </w:rPr>
        <w:t>object</w:t>
      </w:r>
      <w:r w:rsidRPr="00361B10">
        <w:rPr>
          <w:rFonts w:ascii="Times New Roman" w:hAnsi="Times New Roman" w:cs="Times New Roman"/>
          <w:sz w:val="24"/>
          <w:szCs w:val="24"/>
        </w:rPr>
        <w:t xml:space="preserve"> lain yang mengirim pesan.</w:t>
      </w: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lastRenderedPageBreak/>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7" w:name="_Toc70281143"/>
      <w:bookmarkStart w:id="178" w:name="_Toc70281327"/>
      <w:bookmarkStart w:id="179" w:name="_Toc70282903"/>
      <w:bookmarkStart w:id="180"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7"/>
      <w:bookmarkEnd w:id="178"/>
      <w:bookmarkEnd w:id="179"/>
      <w:bookmarkEnd w:id="18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81" w:name="_Toc70281144"/>
      <w:bookmarkStart w:id="182" w:name="_Toc70281328"/>
      <w:bookmarkStart w:id="183" w:name="_Toc70282904"/>
      <w:bookmarkStart w:id="184"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81"/>
      <w:bookmarkEnd w:id="182"/>
      <w:bookmarkEnd w:id="183"/>
      <w:bookmarkEnd w:id="184"/>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5" w:name="_Toc70281145"/>
      <w:bookmarkStart w:id="186" w:name="_Toc70281329"/>
      <w:bookmarkStart w:id="187" w:name="_Toc70282905"/>
      <w:bookmarkStart w:id="188" w:name="_Toc72484201"/>
      <w:r w:rsidRPr="00F13DF5">
        <w:rPr>
          <w:rFonts w:ascii="Times New Roman" w:hAnsi="Times New Roman" w:cs="Times New Roman"/>
          <w:i/>
          <w:color w:val="auto"/>
          <w:sz w:val="24"/>
          <w:szCs w:val="24"/>
        </w:rPr>
        <w:t>Bootstrap</w:t>
      </w:r>
      <w:bookmarkEnd w:id="185"/>
      <w:bookmarkEnd w:id="186"/>
      <w:bookmarkEnd w:id="187"/>
      <w:bookmarkEnd w:id="188"/>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9" w:name="_Toc70281146"/>
      <w:bookmarkStart w:id="190" w:name="_Toc70281330"/>
      <w:bookmarkStart w:id="191" w:name="_Toc70282906"/>
      <w:bookmarkStart w:id="192"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9"/>
      <w:bookmarkEnd w:id="190"/>
      <w:bookmarkEnd w:id="191"/>
      <w:bookmarkEnd w:id="192"/>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3" w:name="_Toc70281147"/>
      <w:bookmarkStart w:id="194" w:name="_Toc70281331"/>
      <w:bookmarkStart w:id="195" w:name="_Toc70282907"/>
      <w:bookmarkStart w:id="196" w:name="_Toc72484203"/>
      <w:r w:rsidRPr="00F13DF5">
        <w:rPr>
          <w:rFonts w:ascii="Times New Roman" w:hAnsi="Times New Roman" w:cs="Times New Roman"/>
          <w:i/>
          <w:color w:val="auto"/>
          <w:sz w:val="24"/>
          <w:szCs w:val="24"/>
        </w:rPr>
        <w:t>CodeIgniter</w:t>
      </w:r>
      <w:bookmarkEnd w:id="193"/>
      <w:bookmarkEnd w:id="194"/>
      <w:bookmarkEnd w:id="195"/>
      <w:bookmarkEnd w:id="196"/>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7" w:name="_Toc70281148"/>
      <w:bookmarkStart w:id="198" w:name="_Toc70281332"/>
      <w:bookmarkStart w:id="199" w:name="_Toc70282908"/>
      <w:bookmarkStart w:id="200" w:name="_Toc72484204"/>
      <w:r w:rsidRPr="00F13DF5">
        <w:rPr>
          <w:rFonts w:ascii="Times New Roman" w:hAnsi="Times New Roman" w:cs="Times New Roman"/>
          <w:i/>
          <w:color w:val="auto"/>
          <w:sz w:val="24"/>
          <w:szCs w:val="24"/>
        </w:rPr>
        <w:t>Google Chrome</w:t>
      </w:r>
      <w:bookmarkEnd w:id="197"/>
      <w:bookmarkEnd w:id="198"/>
      <w:bookmarkEnd w:id="199"/>
      <w:bookmarkEnd w:id="200"/>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1" w:name="_Toc70281149"/>
      <w:bookmarkStart w:id="202" w:name="_Toc70281333"/>
      <w:bookmarkStart w:id="203" w:name="_Toc70282909"/>
      <w:bookmarkStart w:id="204" w:name="_Toc72484205"/>
      <w:r w:rsidRPr="00AD096F">
        <w:rPr>
          <w:rFonts w:ascii="Times New Roman" w:hAnsi="Times New Roman" w:cs="Times New Roman"/>
          <w:i/>
          <w:color w:val="auto"/>
          <w:sz w:val="24"/>
          <w:szCs w:val="24"/>
        </w:rPr>
        <w:t>Visual Studio Code</w:t>
      </w:r>
      <w:bookmarkEnd w:id="201"/>
      <w:bookmarkEnd w:id="202"/>
      <w:bookmarkEnd w:id="203"/>
      <w:bookmarkEnd w:id="204"/>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w:t>
      </w:r>
      <w:r w:rsidRPr="0090118C">
        <w:rPr>
          <w:rFonts w:ascii="Times New Roman" w:hAnsi="Times New Roman" w:cs="Times New Roman"/>
          <w:sz w:val="24"/>
          <w:szCs w:val="24"/>
        </w:rPr>
        <w:lastRenderedPageBreak/>
        <w:t xml:space="preserve">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5" w:name="_Toc70281150"/>
      <w:bookmarkStart w:id="206" w:name="_Toc70281334"/>
      <w:bookmarkStart w:id="207" w:name="_Toc70282910"/>
      <w:bookmarkStart w:id="208" w:name="_Toc72484206"/>
      <w:r w:rsidRPr="00FB4D62">
        <w:rPr>
          <w:rFonts w:ascii="Times New Roman" w:hAnsi="Times New Roman" w:cs="Times New Roman"/>
          <w:i/>
          <w:color w:val="auto"/>
          <w:sz w:val="24"/>
          <w:szCs w:val="24"/>
        </w:rPr>
        <w:t>MySQL</w:t>
      </w:r>
      <w:bookmarkEnd w:id="205"/>
      <w:bookmarkEnd w:id="206"/>
      <w:bookmarkEnd w:id="207"/>
      <w:bookmarkEnd w:id="208"/>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9" w:name="_Toc70281151"/>
      <w:bookmarkStart w:id="210" w:name="_Toc70281335"/>
      <w:bookmarkStart w:id="211" w:name="_Toc70282911"/>
      <w:bookmarkStart w:id="212" w:name="_Toc72484207"/>
      <w:r w:rsidRPr="00FB4D62">
        <w:rPr>
          <w:rFonts w:ascii="Times New Roman" w:hAnsi="Times New Roman" w:cs="Times New Roman"/>
          <w:i/>
          <w:color w:val="auto"/>
          <w:sz w:val="24"/>
          <w:szCs w:val="24"/>
        </w:rPr>
        <w:t>Xampp</w:t>
      </w:r>
      <w:bookmarkEnd w:id="209"/>
      <w:bookmarkEnd w:id="210"/>
      <w:bookmarkEnd w:id="211"/>
      <w:bookmarkEnd w:id="212"/>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w:t>
      </w:r>
      <w:r w:rsidRPr="001310E2">
        <w:rPr>
          <w:rFonts w:ascii="Times New Roman" w:hAnsi="Times New Roman" w:cs="Times New Roman"/>
          <w:sz w:val="24"/>
          <w:szCs w:val="24"/>
        </w:rPr>
        <w:lastRenderedPageBreak/>
        <w:t xml:space="preserve">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3" w:name="_Toc70281152"/>
      <w:bookmarkStart w:id="214" w:name="_Toc70281336"/>
      <w:bookmarkStart w:id="215" w:name="_Toc70282912"/>
      <w:bookmarkStart w:id="216" w:name="_Toc72484208"/>
      <w:r w:rsidRPr="00FB4D62">
        <w:rPr>
          <w:rFonts w:ascii="Times New Roman" w:hAnsi="Times New Roman" w:cs="Times New Roman"/>
          <w:i/>
          <w:color w:val="auto"/>
          <w:sz w:val="24"/>
          <w:szCs w:val="24"/>
        </w:rPr>
        <w:t>Visual Paradigm</w:t>
      </w:r>
      <w:bookmarkEnd w:id="213"/>
      <w:bookmarkEnd w:id="214"/>
      <w:bookmarkEnd w:id="215"/>
      <w:bookmarkEnd w:id="216"/>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9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7" w:name="_Toc70281153"/>
      <w:bookmarkStart w:id="218" w:name="_Toc70281337"/>
      <w:bookmarkStart w:id="219" w:name="_Toc70282913"/>
      <w:bookmarkStart w:id="220"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1" w:name="_Toc70281154"/>
      <w:bookmarkStart w:id="222" w:name="_Toc70281338"/>
      <w:bookmarkStart w:id="223" w:name="_Toc70282914"/>
      <w:bookmarkEnd w:id="217"/>
      <w:bookmarkEnd w:id="218"/>
      <w:bookmarkEnd w:id="219"/>
      <w:bookmarkEnd w:id="22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24" w:name="_Toc72484210"/>
      <w:r>
        <w:rPr>
          <w:rFonts w:ascii="Times New Roman" w:hAnsi="Times New Roman" w:cs="Times New Roman"/>
          <w:noProof/>
          <w:color w:val="auto"/>
        </w:rPr>
        <w:t>ANALISIS DAN PERANCANGAN SISTEM</w:t>
      </w:r>
      <w:bookmarkEnd w:id="221"/>
      <w:bookmarkEnd w:id="222"/>
      <w:bookmarkEnd w:id="223"/>
      <w:bookmarkEnd w:id="224"/>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5" w:name="_Toc70281155"/>
      <w:bookmarkStart w:id="226" w:name="_Toc70281339"/>
      <w:bookmarkStart w:id="227" w:name="_Toc70282915"/>
      <w:bookmarkStart w:id="228" w:name="_Toc72484211"/>
      <w:r w:rsidRPr="003A08BD">
        <w:rPr>
          <w:rFonts w:ascii="Times New Roman" w:hAnsi="Times New Roman" w:cs="Times New Roman"/>
          <w:color w:val="auto"/>
          <w:sz w:val="24"/>
          <w:szCs w:val="24"/>
        </w:rPr>
        <w:t>Analisis Sistem</w:t>
      </w:r>
      <w:bookmarkEnd w:id="225"/>
      <w:bookmarkEnd w:id="226"/>
      <w:bookmarkEnd w:id="227"/>
      <w:bookmarkEnd w:id="228"/>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9" w:name="_Toc70281156"/>
      <w:bookmarkStart w:id="230" w:name="_Toc70281340"/>
      <w:bookmarkStart w:id="231" w:name="_Toc70282916"/>
      <w:bookmarkStart w:id="232" w:name="_Toc72484212"/>
      <w:r>
        <w:rPr>
          <w:rFonts w:ascii="Times New Roman" w:hAnsi="Times New Roman" w:cs="Times New Roman"/>
          <w:color w:val="auto"/>
          <w:sz w:val="24"/>
          <w:szCs w:val="24"/>
        </w:rPr>
        <w:lastRenderedPageBreak/>
        <w:t>Analisis Masalah</w:t>
      </w:r>
      <w:bookmarkEnd w:id="229"/>
      <w:bookmarkEnd w:id="230"/>
      <w:bookmarkEnd w:id="231"/>
      <w:bookmarkEnd w:id="232"/>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3" w:name="_Toc70281157"/>
      <w:bookmarkStart w:id="234" w:name="_Toc70281341"/>
      <w:bookmarkStart w:id="235" w:name="_Toc70282917"/>
      <w:bookmarkStart w:id="236" w:name="_Toc72484213"/>
      <w:r>
        <w:rPr>
          <w:rFonts w:ascii="Times New Roman" w:hAnsi="Times New Roman" w:cs="Times New Roman"/>
          <w:color w:val="auto"/>
          <w:sz w:val="24"/>
          <w:szCs w:val="24"/>
        </w:rPr>
        <w:t>Analisis sitem yang sedang berjalan</w:t>
      </w:r>
      <w:bookmarkEnd w:id="233"/>
      <w:bookmarkEnd w:id="234"/>
      <w:bookmarkEnd w:id="235"/>
      <w:bookmarkEnd w:id="236"/>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ED1C50">
        <w:rPr>
          <w:rFonts w:ascii="Times New Roman" w:hAnsi="Times New Roman" w:cs="Times New Roman"/>
          <w:sz w:val="24"/>
          <w:szCs w:val="24"/>
        </w:rPr>
        <w:t xml:space="preserve">barang dicatat pada </w:t>
      </w:r>
      <w:r w:rsidR="00ED1C50">
        <w:rPr>
          <w:rFonts w:ascii="Times New Roman" w:hAnsi="Times New Roman" w:cs="Times New Roman"/>
          <w:i/>
          <w:sz w:val="24"/>
          <w:szCs w:val="24"/>
        </w:rPr>
        <w:t xml:space="preserve">stock in </w:t>
      </w:r>
      <w:r w:rsidR="00ED1C50">
        <w:rPr>
          <w:rFonts w:ascii="Times New Roman" w:hAnsi="Times New Roman" w:cs="Times New Roman"/>
          <w:sz w:val="24"/>
          <w:szCs w:val="24"/>
        </w:rPr>
        <w:t xml:space="preserve"> sebagai penerimaan barang di gudang, jika barang yang diterima tidak sesuai, cacat atau rusak maka barang dicatat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A15079"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29952" behindDoc="1" locked="0" layoutInCell="1" allowOverlap="1" wp14:anchorId="122C8CAF" wp14:editId="521DC3CE">
                  <wp:simplePos x="0" y="0"/>
                  <wp:positionH relativeFrom="column">
                    <wp:posOffset>-67310</wp:posOffset>
                  </wp:positionH>
                  <wp:positionV relativeFrom="paragraph">
                    <wp:posOffset>3810</wp:posOffset>
                  </wp:positionV>
                  <wp:extent cx="5305425" cy="6143625"/>
                  <wp:effectExtent l="0" t="0" r="952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jpg"/>
                          <pic:cNvPicPr/>
                        </pic:nvPicPr>
                        <pic:blipFill>
                          <a:blip r:embed="rId92">
                            <a:extLst>
                              <a:ext uri="{28A0092B-C50C-407E-A947-70E740481C1C}">
                                <a14:useLocalDpi xmlns:a14="http://schemas.microsoft.com/office/drawing/2010/main" val="0"/>
                              </a:ext>
                            </a:extLst>
                          </a:blip>
                          <a:stretch>
                            <a:fillRect/>
                          </a:stretch>
                        </pic:blipFill>
                        <pic:spPr>
                          <a:xfrm>
                            <a:off x="0" y="0"/>
                            <a:ext cx="5305425" cy="6143625"/>
                          </a:xfrm>
                          <a:prstGeom prst="rect">
                            <a:avLst/>
                          </a:prstGeom>
                        </pic:spPr>
                      </pic:pic>
                    </a:graphicData>
                  </a:graphic>
                  <wp14:sizeRelH relativeFrom="page">
                    <wp14:pctWidth>0</wp14:pctWidth>
                  </wp14:sizeRelH>
                  <wp14:sizeRelV relativeFrom="page">
                    <wp14:pctHeight>0</wp14:pctHeight>
                  </wp14:sizeRelV>
                </wp:anchor>
              </w:drawing>
            </w:r>
            <w:r w:rsidR="00B642E1">
              <w:rPr>
                <w:rFonts w:ascii="Calibri" w:eastAsia="Times New Roman" w:hAnsi="Calibri" w:cs="Calibri"/>
                <w:noProof/>
                <w:color w:val="000000"/>
                <w:lang w:eastAsia="en-ID"/>
              </w:rPr>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7" w:name="_Toc71362906"/>
            <w:bookmarkStart w:id="238" w:name="_Toc71363218"/>
            <w:bookmarkStart w:id="239"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7"/>
            <w:bookmarkEnd w:id="238"/>
            <w:bookmarkEnd w:id="239"/>
          </w:p>
        </w:tc>
      </w:tr>
    </w:tbl>
    <w:p w:rsidR="00556AA4" w:rsidRDefault="00556AA4"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lastRenderedPageBreak/>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45"/>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AED9272" wp14:editId="67180CBB">
                  <wp:simplePos x="0" y="0"/>
                  <wp:positionH relativeFrom="column">
                    <wp:posOffset>-3810</wp:posOffset>
                  </wp:positionH>
                  <wp:positionV relativeFrom="paragraph">
                    <wp:posOffset>2540</wp:posOffset>
                  </wp:positionV>
                  <wp:extent cx="5225415" cy="60083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3">
                            <a:extLst>
                              <a:ext uri="{28A0092B-C50C-407E-A947-70E740481C1C}">
                                <a14:useLocalDpi xmlns:a14="http://schemas.microsoft.com/office/drawing/2010/main" val="0"/>
                              </a:ext>
                            </a:extLst>
                          </a:blip>
                          <a:stretch>
                            <a:fillRect/>
                          </a:stretch>
                        </pic:blipFill>
                        <pic:spPr>
                          <a:xfrm>
                            <a:off x="0" y="0"/>
                            <a:ext cx="5225415" cy="6008370"/>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40" w:name="_Toc71362907"/>
            <w:bookmarkStart w:id="241" w:name="_Toc71363219"/>
            <w:bookmarkStart w:id="242"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40"/>
            <w:bookmarkEnd w:id="241"/>
            <w:bookmarkEnd w:id="242"/>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3" w:name="_Toc70281160"/>
      <w:bookmarkStart w:id="244" w:name="_Toc70281344"/>
      <w:bookmarkStart w:id="245" w:name="_Toc70282920"/>
      <w:bookmarkStart w:id="246" w:name="_Toc72484214"/>
      <w:r>
        <w:rPr>
          <w:rFonts w:ascii="Times New Roman" w:hAnsi="Times New Roman" w:cs="Times New Roman"/>
          <w:color w:val="auto"/>
          <w:sz w:val="24"/>
          <w:szCs w:val="24"/>
        </w:rPr>
        <w:lastRenderedPageBreak/>
        <w:t>Analisis kebutuhan non fungsional</w:t>
      </w:r>
      <w:bookmarkEnd w:id="243"/>
      <w:bookmarkEnd w:id="244"/>
      <w:bookmarkEnd w:id="245"/>
      <w:bookmarkEnd w:id="246"/>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7" w:name="_Toc70281161"/>
      <w:bookmarkStart w:id="248" w:name="_Toc70281345"/>
      <w:bookmarkStart w:id="249" w:name="_Toc70282921"/>
      <w:bookmarkStart w:id="250" w:name="_Toc72484215"/>
      <w:r>
        <w:rPr>
          <w:rFonts w:ascii="Times New Roman" w:hAnsi="Times New Roman" w:cs="Times New Roman"/>
          <w:color w:val="auto"/>
          <w:sz w:val="24"/>
          <w:szCs w:val="24"/>
        </w:rPr>
        <w:t>Analisa Pengguna</w:t>
      </w:r>
      <w:bookmarkEnd w:id="247"/>
      <w:bookmarkEnd w:id="248"/>
      <w:bookmarkEnd w:id="249"/>
      <w:bookmarkEnd w:id="250"/>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1" w:name="_Toc70281162"/>
      <w:bookmarkStart w:id="252" w:name="_Toc70281346"/>
      <w:bookmarkStart w:id="253" w:name="_Toc70282922"/>
      <w:bookmarkStart w:id="254" w:name="_Toc72484216"/>
      <w:r>
        <w:rPr>
          <w:rFonts w:ascii="Times New Roman" w:hAnsi="Times New Roman" w:cs="Times New Roman"/>
          <w:color w:val="auto"/>
          <w:sz w:val="24"/>
          <w:szCs w:val="24"/>
        </w:rPr>
        <w:t>Analisa kebutuhan perangkat keras</w:t>
      </w:r>
      <w:bookmarkEnd w:id="251"/>
      <w:bookmarkEnd w:id="252"/>
      <w:bookmarkEnd w:id="253"/>
      <w:bookmarkEnd w:id="254"/>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55" w:name="_Toc70281163"/>
      <w:bookmarkStart w:id="256" w:name="_Toc70281347"/>
      <w:bookmarkStart w:id="257" w:name="_Toc70282923"/>
      <w:bookmarkStart w:id="258" w:name="_Toc71293064"/>
      <w:bookmarkStart w:id="259" w:name="_Toc71293188"/>
      <w:bookmarkStart w:id="260" w:name="_Toc71293329"/>
      <w:bookmarkStart w:id="261" w:name="_Toc71297452"/>
      <w:bookmarkStart w:id="262" w:name="_Toc71320066"/>
      <w:bookmarkStart w:id="263" w:name="_Toc71322152"/>
      <w:bookmarkStart w:id="264" w:name="_Toc71362612"/>
      <w:bookmarkStart w:id="265"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55"/>
      <w:bookmarkEnd w:id="256"/>
      <w:bookmarkEnd w:id="257"/>
      <w:bookmarkEnd w:id="258"/>
      <w:bookmarkEnd w:id="259"/>
      <w:bookmarkEnd w:id="260"/>
      <w:bookmarkEnd w:id="261"/>
      <w:bookmarkEnd w:id="262"/>
      <w:bookmarkEnd w:id="263"/>
      <w:bookmarkEnd w:id="264"/>
      <w:bookmarkEnd w:id="265"/>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6" w:name="_Toc70281164"/>
      <w:bookmarkStart w:id="267" w:name="_Toc70281348"/>
      <w:bookmarkStart w:id="268" w:name="_Toc70282924"/>
      <w:bookmarkStart w:id="269" w:name="_Toc72484217"/>
      <w:r>
        <w:rPr>
          <w:rFonts w:ascii="Times New Roman" w:hAnsi="Times New Roman" w:cs="Times New Roman"/>
          <w:color w:val="auto"/>
          <w:sz w:val="24"/>
          <w:szCs w:val="24"/>
        </w:rPr>
        <w:t>Analisa kebutuhan perangkat lunak</w:t>
      </w:r>
      <w:bookmarkEnd w:id="266"/>
      <w:bookmarkEnd w:id="267"/>
      <w:bookmarkEnd w:id="268"/>
      <w:bookmarkEnd w:id="269"/>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70" w:name="_Toc70281165"/>
      <w:bookmarkStart w:id="271" w:name="_Toc70281349"/>
      <w:bookmarkStart w:id="272" w:name="_Toc70282925"/>
      <w:bookmarkStart w:id="273" w:name="_Toc72484218"/>
      <w:r>
        <w:rPr>
          <w:rFonts w:ascii="Times New Roman" w:hAnsi="Times New Roman" w:cs="Times New Roman"/>
          <w:color w:val="auto"/>
          <w:sz w:val="24"/>
          <w:szCs w:val="24"/>
        </w:rPr>
        <w:t>Analisis kebutuhan fungsional</w:t>
      </w:r>
      <w:bookmarkEnd w:id="270"/>
      <w:bookmarkEnd w:id="271"/>
      <w:bookmarkEnd w:id="272"/>
      <w:bookmarkEnd w:id="273"/>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74" w:name="_Toc70281166"/>
      <w:bookmarkStart w:id="275" w:name="_Toc70281350"/>
      <w:bookmarkStart w:id="276" w:name="_Toc70282926"/>
      <w:bookmarkStart w:id="277" w:name="_Toc72484219"/>
      <w:r>
        <w:rPr>
          <w:rFonts w:ascii="Times New Roman" w:hAnsi="Times New Roman" w:cs="Times New Roman"/>
          <w:i/>
          <w:color w:val="auto"/>
          <w:sz w:val="24"/>
          <w:szCs w:val="24"/>
        </w:rPr>
        <w:t>Actor List</w:t>
      </w:r>
      <w:bookmarkEnd w:id="274"/>
      <w:bookmarkEnd w:id="275"/>
      <w:bookmarkEnd w:id="276"/>
      <w:bookmarkEnd w:id="277"/>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8" w:name="_Toc70281167"/>
      <w:bookmarkStart w:id="279" w:name="_Toc70281351"/>
      <w:bookmarkStart w:id="280" w:name="_Toc70282927"/>
      <w:bookmarkStart w:id="281" w:name="_Toc71293065"/>
      <w:bookmarkStart w:id="282" w:name="_Toc71293189"/>
      <w:bookmarkStart w:id="283" w:name="_Toc71293330"/>
      <w:bookmarkStart w:id="284" w:name="_Toc71297453"/>
      <w:bookmarkStart w:id="285" w:name="_Toc71320067"/>
      <w:bookmarkStart w:id="286" w:name="_Toc71322153"/>
      <w:bookmarkStart w:id="287" w:name="_Toc71362613"/>
      <w:bookmarkStart w:id="288"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8"/>
      <w:bookmarkEnd w:id="279"/>
      <w:bookmarkEnd w:id="280"/>
      <w:bookmarkEnd w:id="281"/>
      <w:bookmarkEnd w:id="282"/>
      <w:bookmarkEnd w:id="283"/>
      <w:bookmarkEnd w:id="284"/>
      <w:bookmarkEnd w:id="285"/>
      <w:bookmarkEnd w:id="286"/>
      <w:bookmarkEnd w:id="287"/>
      <w:bookmarkEnd w:id="288"/>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Orang yang mempunyai hak akses untuk masuk ke sistem dan melakukan proses transaksi.</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9" w:name="_Toc70281168"/>
      <w:bookmarkStart w:id="290" w:name="_Toc70281352"/>
      <w:bookmarkStart w:id="291" w:name="_Toc70282928"/>
      <w:bookmarkStart w:id="292"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9"/>
      <w:bookmarkEnd w:id="290"/>
      <w:bookmarkEnd w:id="291"/>
      <w:bookmarkEnd w:id="292"/>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93" w:name="_Toc70281169"/>
      <w:bookmarkStart w:id="294" w:name="_Toc70281353"/>
      <w:bookmarkStart w:id="295" w:name="_Toc70282929"/>
      <w:bookmarkStart w:id="296" w:name="_Toc71297454"/>
      <w:bookmarkStart w:id="297" w:name="_Toc71320068"/>
      <w:bookmarkStart w:id="298" w:name="_Toc71322154"/>
      <w:bookmarkStart w:id="299" w:name="_Toc71362614"/>
      <w:bookmarkStart w:id="300"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93"/>
      <w:bookmarkEnd w:id="294"/>
      <w:bookmarkEnd w:id="295"/>
      <w:bookmarkEnd w:id="296"/>
      <w:bookmarkEnd w:id="297"/>
      <w:bookmarkEnd w:id="298"/>
      <w:bookmarkEnd w:id="299"/>
      <w:bookmarkEnd w:id="30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01" w:name="_Toc70281170"/>
      <w:bookmarkStart w:id="302" w:name="_Toc70281354"/>
      <w:bookmarkStart w:id="30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04" w:name="_Toc71297455"/>
      <w:bookmarkStart w:id="305" w:name="_Toc71320069"/>
      <w:bookmarkStart w:id="306" w:name="_Toc71322155"/>
      <w:bookmarkStart w:id="307" w:name="_Toc71362615"/>
      <w:bookmarkStart w:id="308" w:name="_Toc72484490"/>
      <w:bookmarkEnd w:id="301"/>
      <w:bookmarkEnd w:id="302"/>
      <w:bookmarkEnd w:id="30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04"/>
      <w:bookmarkEnd w:id="305"/>
      <w:bookmarkEnd w:id="306"/>
      <w:bookmarkEnd w:id="307"/>
      <w:bookmarkEnd w:id="30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09" w:name="_Toc70281171"/>
      <w:bookmarkStart w:id="310" w:name="_Toc70281355"/>
      <w:bookmarkStart w:id="311" w:name="_Toc70282931"/>
    </w:p>
    <w:p w:rsidR="00BE37DE" w:rsidRDefault="00BE37DE" w:rsidP="00BE37DE"/>
    <w:p w:rsidR="00301AC4" w:rsidRPr="00BE37DE" w:rsidRDefault="00301AC4"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12" w:name="_Toc71297456"/>
      <w:bookmarkStart w:id="313" w:name="_Toc71320070"/>
      <w:bookmarkStart w:id="314" w:name="_Toc71322156"/>
      <w:bookmarkStart w:id="315" w:name="_Toc71362616"/>
      <w:bookmarkStart w:id="316"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09"/>
      <w:bookmarkEnd w:id="310"/>
      <w:bookmarkEnd w:id="311"/>
      <w:bookmarkEnd w:id="312"/>
      <w:bookmarkEnd w:id="313"/>
      <w:bookmarkEnd w:id="314"/>
      <w:bookmarkEnd w:id="315"/>
      <w:bookmarkEnd w:id="31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317" w:name="_Toc70281172"/>
      <w:bookmarkStart w:id="318" w:name="_Toc70281356"/>
      <w:bookmarkStart w:id="319" w:name="_Toc70282932"/>
    </w:p>
    <w:p w:rsidR="00BE37DE" w:rsidRDefault="00BE37DE" w:rsidP="00BE37DE"/>
    <w:p w:rsidR="009C0C18" w:rsidRDefault="009C0C18"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20" w:name="_Toc71297457"/>
      <w:bookmarkStart w:id="321" w:name="_Toc71320071"/>
      <w:bookmarkStart w:id="322" w:name="_Toc71322157"/>
      <w:bookmarkStart w:id="323" w:name="_Toc71362617"/>
      <w:bookmarkStart w:id="324"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17"/>
      <w:bookmarkEnd w:id="318"/>
      <w:bookmarkEnd w:id="319"/>
      <w:bookmarkEnd w:id="320"/>
      <w:bookmarkEnd w:id="321"/>
      <w:bookmarkEnd w:id="322"/>
      <w:bookmarkEnd w:id="323"/>
      <w:bookmarkEnd w:id="324"/>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1D7450" w:rsidRDefault="001D7450" w:rsidP="001D7450">
      <w:pPr>
        <w:pStyle w:val="Caption"/>
        <w:ind w:firstLine="1985"/>
        <w:jc w:val="both"/>
        <w:rPr>
          <w:rFonts w:ascii="Times New Roman" w:hAnsi="Times New Roman" w:cs="Times New Roman"/>
          <w:color w:val="auto"/>
          <w:sz w:val="24"/>
          <w:szCs w:val="24"/>
        </w:rPr>
      </w:pPr>
      <w:bookmarkStart w:id="325" w:name="_Toc70281173"/>
      <w:bookmarkStart w:id="326" w:name="_Toc70281357"/>
      <w:bookmarkStart w:id="327" w:name="_Toc70282933"/>
    </w:p>
    <w:p w:rsidR="001D7450" w:rsidRPr="001D7450" w:rsidRDefault="001D7450" w:rsidP="001D7450"/>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28" w:name="_Toc71297458"/>
      <w:bookmarkStart w:id="329" w:name="_Toc71320072"/>
      <w:bookmarkStart w:id="330" w:name="_Toc71322158"/>
      <w:bookmarkStart w:id="331" w:name="_Toc71362618"/>
      <w:bookmarkStart w:id="332" w:name="_Toc72484493"/>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25"/>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1D7450" w:rsidRDefault="001D7450" w:rsidP="00220BCF">
      <w:pPr>
        <w:tabs>
          <w:tab w:val="left" w:pos="1843"/>
        </w:tabs>
        <w:spacing w:after="0" w:line="360" w:lineRule="auto"/>
        <w:ind w:firstLine="851"/>
        <w:jc w:val="both"/>
        <w:rPr>
          <w:rFonts w:ascii="Times New Roman" w:hAnsi="Times New Roman" w:cs="Times New Roman"/>
          <w:sz w:val="24"/>
          <w:szCs w:val="24"/>
        </w:rPr>
      </w:pPr>
    </w:p>
    <w:p w:rsidR="0016090F" w:rsidRDefault="0016090F" w:rsidP="00220BCF">
      <w:pPr>
        <w:tabs>
          <w:tab w:val="left" w:pos="1843"/>
        </w:tabs>
        <w:spacing w:after="0" w:line="360" w:lineRule="auto"/>
        <w:ind w:firstLine="851"/>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33" w:name="_Toc70281174"/>
      <w:bookmarkStart w:id="334" w:name="_Toc70281358"/>
      <w:bookmarkStart w:id="335" w:name="_Toc70282934"/>
      <w:bookmarkStart w:id="336" w:name="_Toc71297459"/>
      <w:bookmarkStart w:id="337" w:name="_Toc71320073"/>
      <w:bookmarkStart w:id="338" w:name="_Toc71322159"/>
      <w:bookmarkStart w:id="339" w:name="_Toc71362619"/>
      <w:bookmarkStart w:id="340"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33"/>
      <w:bookmarkEnd w:id="334"/>
      <w:bookmarkEnd w:id="335"/>
      <w:bookmarkEnd w:id="336"/>
      <w:bookmarkEnd w:id="337"/>
      <w:bookmarkEnd w:id="338"/>
      <w:bookmarkEnd w:id="339"/>
      <w:bookmarkEnd w:id="34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41" w:name="_Toc70281175"/>
      <w:bookmarkStart w:id="342" w:name="_Toc70281359"/>
      <w:bookmarkStart w:id="343" w:name="_Toc70282935"/>
    </w:p>
    <w:p w:rsidR="001D7450" w:rsidRPr="00350E3C" w:rsidRDefault="001D7450"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44" w:name="_Toc71297460"/>
      <w:bookmarkStart w:id="345" w:name="_Toc71320074"/>
      <w:bookmarkStart w:id="346" w:name="_Toc71322160"/>
      <w:bookmarkStart w:id="347" w:name="_Toc71362620"/>
      <w:bookmarkStart w:id="348"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41"/>
      <w:bookmarkEnd w:id="342"/>
      <w:bookmarkEnd w:id="343"/>
      <w:bookmarkEnd w:id="344"/>
      <w:bookmarkEnd w:id="345"/>
      <w:bookmarkEnd w:id="346"/>
      <w:bookmarkEnd w:id="347"/>
      <w:bookmarkEnd w:id="34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B53789">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meliputi Laporan barang atau </w:t>
            </w:r>
            <w:r>
              <w:rPr>
                <w:rFonts w:ascii="Times New Roman" w:hAnsi="Times New Roman" w:cs="Times New Roman"/>
                <w:i/>
                <w:sz w:val="24"/>
                <w:szCs w:val="24"/>
              </w:rPr>
              <w:t>stock</w:t>
            </w:r>
            <w:r w:rsidR="00350E3C">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dan penjualan, admin mempunyai akses cetak dan hapus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D64CE9"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Klik menu laporan</w:t>
            </w: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laporan penjualan dan laporan barang atau </w:t>
            </w:r>
            <w:r>
              <w:rPr>
                <w:rFonts w:ascii="Times New Roman" w:hAnsi="Times New Roman" w:cs="Times New Roman"/>
                <w:i/>
                <w:sz w:val="24"/>
                <w:szCs w:val="24"/>
              </w:rPr>
              <w:t>stock</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transaksi penjualan</w:t>
            </w:r>
          </w:p>
        </w:tc>
      </w:tr>
      <w:tr w:rsidR="00B53789" w:rsidTr="00EF6EA7">
        <w:trPr>
          <w:trHeight w:val="174"/>
        </w:trPr>
        <w:tc>
          <w:tcPr>
            <w:tcW w:w="4076" w:type="dxa"/>
          </w:tcPr>
          <w:p w:rsidR="00B53789" w:rsidRPr="00E214D7"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laporan barang atau </w:t>
            </w:r>
            <w:r>
              <w:rPr>
                <w:rFonts w:ascii="Times New Roman" w:hAnsi="Times New Roman" w:cs="Times New Roman"/>
                <w:i/>
                <w:sz w:val="24"/>
                <w:szCs w:val="24"/>
              </w:rPr>
              <w:t>stock</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w:t>
            </w:r>
            <w:r>
              <w:rPr>
                <w:rFonts w:ascii="Times New Roman" w:hAnsi="Times New Roman" w:cs="Times New Roman"/>
                <w:i/>
                <w:sz w:val="24"/>
                <w:szCs w:val="24"/>
              </w:rPr>
              <w:t>stock</w:t>
            </w:r>
            <w:r>
              <w:rPr>
                <w:rFonts w:ascii="Times New Roman" w:hAnsi="Times New Roman" w:cs="Times New Roman"/>
                <w:sz w:val="24"/>
                <w:szCs w:val="24"/>
              </w:rPr>
              <w:t xml:space="preserve"> barang, admin mempunyai akses cari, cetak laporan secara keseluruhan</w:t>
            </w:r>
          </w:p>
        </w:tc>
      </w:tr>
      <w:tr w:rsidR="00C173DF" w:rsidTr="00EF6EA7">
        <w:trPr>
          <w:trHeight w:val="174"/>
        </w:trPr>
        <w:tc>
          <w:tcPr>
            <w:tcW w:w="4076" w:type="dxa"/>
          </w:tcPr>
          <w:p w:rsidR="00C173DF" w:rsidRPr="001F65A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cetak</w:t>
            </w:r>
          </w:p>
        </w:tc>
        <w:tc>
          <w:tcPr>
            <w:tcW w:w="4077" w:type="dxa"/>
          </w:tcPr>
          <w:p w:rsidR="00C173DF"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yang akan di cetak, kemudian sistem mengeluarkan dat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903C76" w:rsidRPr="00F92706" w:rsidRDefault="00903C76" w:rsidP="00F92706"/>
    <w:p w:rsidR="00903C76" w:rsidRPr="00F92706" w:rsidRDefault="00903C76" w:rsidP="00F92706"/>
    <w:p w:rsidR="00903C76" w:rsidRPr="00F92706" w:rsidRDefault="00903C76" w:rsidP="00F92706"/>
    <w:p w:rsidR="00903C76" w:rsidRPr="00F92706" w:rsidRDefault="00903C76" w:rsidP="00F92706"/>
    <w:p w:rsidR="00D00BD3" w:rsidRDefault="00D00BD3"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1D7450" w:rsidRDefault="001D7450" w:rsidP="00D00BD3"/>
    <w:p w:rsidR="001D7450" w:rsidRPr="00D00BD3" w:rsidRDefault="001D7450"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49" w:name="_Toc71297461"/>
      <w:bookmarkStart w:id="350" w:name="_Toc71320075"/>
      <w:bookmarkStart w:id="351" w:name="_Toc71322161"/>
      <w:bookmarkStart w:id="352" w:name="_Toc71362621"/>
      <w:bookmarkStart w:id="353" w:name="_Toc72484496"/>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49"/>
      <w:bookmarkEnd w:id="350"/>
      <w:bookmarkEnd w:id="351"/>
      <w:bookmarkEnd w:id="352"/>
      <w:bookmarkEnd w:id="35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4" w:name="_Toc70281176"/>
      <w:bookmarkStart w:id="355" w:name="_Toc70281360"/>
      <w:bookmarkStart w:id="356" w:name="_Toc70282936"/>
      <w:bookmarkStart w:id="357" w:name="_Toc72484221"/>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354"/>
      <w:bookmarkEnd w:id="355"/>
      <w:bookmarkEnd w:id="356"/>
      <w:bookmarkEnd w:id="357"/>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58" w:name="_Toc70281177"/>
      <w:bookmarkStart w:id="359" w:name="_Toc70281361"/>
      <w:bookmarkStart w:id="360" w:name="_Toc70282937"/>
      <w:bookmarkStart w:id="361" w:name="_Toc71297462"/>
      <w:bookmarkStart w:id="362" w:name="_Toc71320076"/>
      <w:bookmarkStart w:id="363" w:name="_Toc71322162"/>
      <w:bookmarkStart w:id="364" w:name="_Toc71362622"/>
      <w:bookmarkStart w:id="365"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58"/>
      <w:bookmarkEnd w:id="359"/>
      <w:bookmarkEnd w:id="360"/>
      <w:bookmarkEnd w:id="361"/>
      <w:bookmarkEnd w:id="362"/>
      <w:bookmarkEnd w:id="363"/>
      <w:bookmarkEnd w:id="364"/>
      <w:bookmarkEnd w:id="365"/>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p>
        </w:tc>
        <w:tc>
          <w:tcPr>
            <w:tcW w:w="2718" w:type="dxa"/>
          </w:tcPr>
          <w:p w:rsidR="003E32A0" w:rsidRPr="005002AF"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erima laporan meliputi laporan penjualan dan laporan barang ata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6" w:name="_Toc70281178"/>
      <w:bookmarkStart w:id="367" w:name="_Toc70281362"/>
      <w:bookmarkStart w:id="368" w:name="_Toc70282938"/>
      <w:bookmarkStart w:id="369"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66"/>
      <w:bookmarkEnd w:id="367"/>
      <w:bookmarkEnd w:id="368"/>
      <w:bookmarkEnd w:id="369"/>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016BE4">
        <w:trPr>
          <w:trHeight w:val="97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BF63C8"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5696" behindDoc="1" locked="0" layoutInCell="1" allowOverlap="1" wp14:anchorId="20AD62AA" wp14:editId="36AEC97B">
                  <wp:simplePos x="0" y="0"/>
                  <wp:positionH relativeFrom="column">
                    <wp:posOffset>-66675</wp:posOffset>
                  </wp:positionH>
                  <wp:positionV relativeFrom="paragraph">
                    <wp:posOffset>3810</wp:posOffset>
                  </wp:positionV>
                  <wp:extent cx="5271135" cy="6209665"/>
                  <wp:effectExtent l="0" t="0" r="5715" b="63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2.jpg"/>
                          <pic:cNvPicPr/>
                        </pic:nvPicPr>
                        <pic:blipFill>
                          <a:blip r:embed="rId94">
                            <a:extLst>
                              <a:ext uri="{28A0092B-C50C-407E-A947-70E740481C1C}">
                                <a14:useLocalDpi xmlns:a14="http://schemas.microsoft.com/office/drawing/2010/main" val="0"/>
                              </a:ext>
                            </a:extLst>
                          </a:blip>
                          <a:stretch>
                            <a:fillRect/>
                          </a:stretch>
                        </pic:blipFill>
                        <pic:spPr>
                          <a:xfrm>
                            <a:off x="0" y="0"/>
                            <a:ext cx="5271135" cy="620966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70" w:name="_Toc71362908"/>
            <w:bookmarkStart w:id="371" w:name="_Toc71363220"/>
            <w:bookmarkStart w:id="372"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70"/>
            <w:bookmarkEnd w:id="371"/>
            <w:bookmarkEnd w:id="372"/>
          </w:p>
        </w:tc>
      </w:tr>
    </w:tbl>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lastRenderedPageBreak/>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3" w:name="_Toc70281180"/>
      <w:bookmarkStart w:id="374" w:name="_Toc70281364"/>
      <w:bookmarkStart w:id="375" w:name="_Toc70282940"/>
      <w:bookmarkStart w:id="376" w:name="_Toc72484223"/>
      <w:r>
        <w:rPr>
          <w:rFonts w:ascii="Times New Roman" w:hAnsi="Times New Roman" w:cs="Times New Roman"/>
          <w:i/>
          <w:color w:val="auto"/>
          <w:sz w:val="24"/>
          <w:szCs w:val="24"/>
        </w:rPr>
        <w:t xml:space="preserve">Swimline </w:t>
      </w:r>
      <w:r w:rsidRPr="0053392D">
        <w:rPr>
          <w:rFonts w:ascii="Times New Roman" w:hAnsi="Times New Roman" w:cs="Times New Roman"/>
          <w:i/>
          <w:color w:val="auto"/>
          <w:sz w:val="24"/>
          <w:szCs w:val="24"/>
        </w:rPr>
        <w:t>Diagram</w:t>
      </w:r>
      <w:bookmarkEnd w:id="373"/>
      <w:bookmarkEnd w:id="374"/>
      <w:bookmarkEnd w:id="375"/>
      <w:bookmarkEnd w:id="376"/>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A745696" wp14:editId="0C2AAFB5">
            <wp:simplePos x="0" y="0"/>
            <wp:positionH relativeFrom="column">
              <wp:posOffset>-16897</wp:posOffset>
            </wp:positionH>
            <wp:positionV relativeFrom="paragraph">
              <wp:posOffset>159827</wp:posOffset>
            </wp:positionV>
            <wp:extent cx="5261370" cy="5693134"/>
            <wp:effectExtent l="0" t="0" r="0" b="317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5">
                      <a:extLst>
                        <a:ext uri="{28A0092B-C50C-407E-A947-70E740481C1C}">
                          <a14:useLocalDpi xmlns:a14="http://schemas.microsoft.com/office/drawing/2010/main" val="0"/>
                        </a:ext>
                      </a:extLst>
                    </a:blip>
                    <a:stretch>
                      <a:fillRect/>
                    </a:stretch>
                  </pic:blipFill>
                  <pic:spPr>
                    <a:xfrm>
                      <a:off x="0" y="0"/>
                      <a:ext cx="5263972" cy="5695950"/>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544EF">
        <w:trPr>
          <w:trHeight w:val="877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77" w:name="_Toc71362909"/>
            <w:bookmarkStart w:id="378" w:name="_Toc71363221"/>
            <w:bookmarkStart w:id="379"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77"/>
            <w:bookmarkEnd w:id="378"/>
            <w:bookmarkEnd w:id="37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172ABF">
      <w:pPr>
        <w:pStyle w:val="ListParagraph"/>
        <w:numPr>
          <w:ilvl w:val="0"/>
          <w:numId w:val="36"/>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CA365DB" wp14:editId="038757C2">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80" w:name="_Toc71362910"/>
            <w:bookmarkStart w:id="381" w:name="_Toc71363222"/>
            <w:bookmarkStart w:id="382"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80"/>
            <w:bookmarkEnd w:id="381"/>
            <w:bookmarkEnd w:id="38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7A3E4EBE" wp14:editId="435FC1BD">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83" w:name="_Toc71362911"/>
            <w:bookmarkStart w:id="384" w:name="_Toc71363223"/>
            <w:bookmarkStart w:id="385"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83"/>
            <w:bookmarkEnd w:id="384"/>
            <w:bookmarkEnd w:id="38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33024" behindDoc="1" locked="0" layoutInCell="1" allowOverlap="1" wp14:anchorId="4B984D18" wp14:editId="2CD27EF7">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86" w:name="_Toc71362912"/>
            <w:bookmarkStart w:id="387" w:name="_Toc71363224"/>
            <w:bookmarkStart w:id="388"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86"/>
            <w:bookmarkEnd w:id="387"/>
            <w:bookmarkEnd w:id="388"/>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225D9D21" wp14:editId="7C61B4D4">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89" w:name="_Toc71362913"/>
            <w:bookmarkStart w:id="390" w:name="_Toc71363225"/>
            <w:bookmarkStart w:id="391"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89"/>
            <w:bookmarkEnd w:id="390"/>
            <w:bookmarkEnd w:id="391"/>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AB2C2D"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36096" behindDoc="1" locked="0" layoutInCell="1" allowOverlap="1" wp14:anchorId="4B6331E9" wp14:editId="377E8C17">
            <wp:simplePos x="0" y="0"/>
            <wp:positionH relativeFrom="column">
              <wp:posOffset>-86393</wp:posOffset>
            </wp:positionH>
            <wp:positionV relativeFrom="paragraph">
              <wp:posOffset>257992</wp:posOffset>
            </wp:positionV>
            <wp:extent cx="5320145" cy="6970816"/>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line_laporan.jpg"/>
                    <pic:cNvPicPr/>
                  </pic:nvPicPr>
                  <pic:blipFill>
                    <a:blip r:embed="rId100">
                      <a:extLst>
                        <a:ext uri="{28A0092B-C50C-407E-A947-70E740481C1C}">
                          <a14:useLocalDpi xmlns:a14="http://schemas.microsoft.com/office/drawing/2010/main" val="0"/>
                        </a:ext>
                      </a:extLst>
                    </a:blip>
                    <a:stretch>
                      <a:fillRect/>
                    </a:stretch>
                  </pic:blipFill>
                  <pic:spPr>
                    <a:xfrm>
                      <a:off x="0" y="0"/>
                      <a:ext cx="5324411" cy="6976406"/>
                    </a:xfrm>
                    <a:prstGeom prst="rect">
                      <a:avLst/>
                    </a:prstGeom>
                  </pic:spPr>
                </pic:pic>
              </a:graphicData>
            </a:graphic>
            <wp14:sizeRelH relativeFrom="page">
              <wp14:pctWidth>0</wp14:pctWidth>
            </wp14:sizeRelH>
            <wp14:sizeRelV relativeFrom="page">
              <wp14:pctHeight>0</wp14:pctHeight>
            </wp14:sizeRelV>
          </wp:anchor>
        </w:drawing>
      </w:r>
      <w:r w:rsidR="00721672" w:rsidRPr="00721672">
        <w:rPr>
          <w:rFonts w:ascii="Times New Roman" w:hAnsi="Times New Roman" w:cs="Times New Roman"/>
          <w:i/>
          <w:sz w:val="24"/>
          <w:szCs w:val="24"/>
        </w:rPr>
        <w:t xml:space="preserve">Swimlne </w:t>
      </w:r>
      <w:r w:rsidR="00721672" w:rsidRPr="00721672">
        <w:rPr>
          <w:rFonts w:ascii="Times New Roman" w:hAnsi="Times New Roman" w:cs="Times New Roman"/>
          <w:sz w:val="24"/>
          <w:szCs w:val="24"/>
        </w:rPr>
        <w:t>Diagram Kelola Lapor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4A68ED">
        <w:trPr>
          <w:trHeight w:val="109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721672" w:rsidP="00721672">
            <w:pPr>
              <w:spacing w:after="0" w:line="240" w:lineRule="auto"/>
              <w:rPr>
                <w:rFonts w:ascii="Calibri" w:eastAsia="Times New Roman" w:hAnsi="Calibri" w:cs="Calibri"/>
                <w:color w:val="000000"/>
                <w:lang w:eastAsia="en-ID"/>
              </w:rPr>
            </w:pP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4A68ED">
            <w:pPr>
              <w:pStyle w:val="Caption"/>
              <w:ind w:firstLine="1843"/>
              <w:rPr>
                <w:rFonts w:ascii="Times New Roman" w:hAnsi="Times New Roman" w:cs="Times New Roman"/>
                <w:color w:val="auto"/>
                <w:sz w:val="24"/>
                <w:szCs w:val="24"/>
              </w:rPr>
            </w:pPr>
            <w:bookmarkStart w:id="392" w:name="_Toc71362914"/>
            <w:bookmarkStart w:id="393" w:name="_Toc71363226"/>
            <w:bookmarkStart w:id="394"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92"/>
            <w:bookmarkEnd w:id="393"/>
            <w:bookmarkEnd w:id="394"/>
          </w:p>
        </w:tc>
      </w:tr>
    </w:tbl>
    <w:p w:rsidR="00172ABF" w:rsidRDefault="00172ABF" w:rsidP="00721672">
      <w:pPr>
        <w:spacing w:after="0" w:line="360" w:lineRule="auto"/>
        <w:rPr>
          <w:rFonts w:ascii="Times New Roman" w:hAnsi="Times New Roman" w:cs="Times New Roman"/>
          <w:sz w:val="24"/>
          <w:szCs w:val="24"/>
        </w:rPr>
      </w:pPr>
    </w:p>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944DBB" w:rsidRPr="004A68ED" w:rsidRDefault="003F60E8" w:rsidP="00944DBB">
      <w:pPr>
        <w:pStyle w:val="ListParagraph"/>
        <w:numPr>
          <w:ilvl w:val="0"/>
          <w:numId w:val="36"/>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drawing>
          <wp:anchor distT="0" distB="0" distL="114300" distR="114300" simplePos="0" relativeHeight="252037120" behindDoc="1" locked="0" layoutInCell="1" allowOverlap="1" wp14:anchorId="0CD11D09" wp14:editId="4D538B1B">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95" w:name="_Toc71362915"/>
            <w:bookmarkStart w:id="396" w:name="_Toc71363227"/>
            <w:bookmarkStart w:id="397"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95"/>
            <w:bookmarkEnd w:id="396"/>
            <w:bookmarkEnd w:id="397"/>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Pr="00944DBB" w:rsidRDefault="00E357C2" w:rsidP="00E357C2">
      <w:pPr>
        <w:pStyle w:val="ListParagraph"/>
        <w:numPr>
          <w:ilvl w:val="0"/>
          <w:numId w:val="36"/>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190C646D" wp14:editId="0B75665E">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98" w:name="_Toc71362916"/>
            <w:bookmarkStart w:id="399" w:name="_Toc71363228"/>
            <w:bookmarkStart w:id="400"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98"/>
            <w:bookmarkEnd w:id="399"/>
            <w:bookmarkEnd w:id="400"/>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1" w:name="_Toc70281198"/>
      <w:bookmarkStart w:id="402" w:name="_Toc70281382"/>
      <w:bookmarkStart w:id="403" w:name="_Toc70282958"/>
      <w:bookmarkStart w:id="404" w:name="_Toc72484224"/>
      <w:r w:rsidRPr="006D2439">
        <w:rPr>
          <w:rFonts w:ascii="Times New Roman" w:hAnsi="Times New Roman" w:cs="Times New Roman"/>
          <w:i/>
          <w:noProof/>
          <w:color w:val="auto"/>
          <w:sz w:val="24"/>
          <w:szCs w:val="24"/>
          <w:lang w:eastAsia="en-ID"/>
        </w:rPr>
        <w:lastRenderedPageBreak/>
        <w:drawing>
          <wp:anchor distT="0" distB="0" distL="114300" distR="114300" simplePos="0" relativeHeight="252063744" behindDoc="1" locked="0" layoutInCell="1" allowOverlap="1" wp14:anchorId="31E4E38A" wp14:editId="34F9F23C">
            <wp:simplePos x="0" y="0"/>
            <wp:positionH relativeFrom="column">
              <wp:posOffset>-81459</wp:posOffset>
            </wp:positionH>
            <wp:positionV relativeFrom="paragraph">
              <wp:posOffset>253392</wp:posOffset>
            </wp:positionV>
            <wp:extent cx="5306096" cy="7122017"/>
            <wp:effectExtent l="0" t="0" r="889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09673" cy="7126818"/>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01"/>
      <w:bookmarkEnd w:id="402"/>
      <w:bookmarkEnd w:id="403"/>
      <w:bookmarkEnd w:id="404"/>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361B10" w:rsidP="003D6BB6">
            <w:pPr>
              <w:spacing w:after="0" w:line="240" w:lineRule="auto"/>
              <w:rPr>
                <w:rFonts w:ascii="Calibri" w:eastAsia="Times New Roman" w:hAnsi="Calibri" w:cs="Calibri"/>
                <w:color w:val="000000"/>
                <w:lang w:eastAsia="en-ID"/>
              </w:rPr>
            </w:pP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05" w:name="_Toc71362925"/>
            <w:bookmarkStart w:id="406" w:name="_Toc71363237"/>
            <w:bookmarkStart w:id="407"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05"/>
            <w:bookmarkEnd w:id="406"/>
            <w:bookmarkEnd w:id="407"/>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10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 xml:space="preserve">kelola penjualan, kelola laporan yang merupakan </w:t>
      </w:r>
      <w:r w:rsidR="00361B10" w:rsidRPr="00295701">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laporan penjualan dan kelola laporan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keloal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 xml:space="preserve">laporan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Pr="00D875A2" w:rsidRDefault="00AD387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8" w:name="_Toc72484225"/>
      <w:r>
        <w:rPr>
          <w:rFonts w:ascii="Times New Roman" w:hAnsi="Times New Roman" w:cs="Times New Roman"/>
          <w:i/>
          <w:color w:val="auto"/>
          <w:sz w:val="24"/>
          <w:szCs w:val="24"/>
        </w:rPr>
        <w:lastRenderedPageBreak/>
        <w:t xml:space="preserve">State </w:t>
      </w:r>
      <w:r w:rsidRPr="0053392D">
        <w:rPr>
          <w:rFonts w:ascii="Times New Roman" w:hAnsi="Times New Roman" w:cs="Times New Roman"/>
          <w:i/>
          <w:color w:val="auto"/>
          <w:sz w:val="24"/>
          <w:szCs w:val="24"/>
        </w:rPr>
        <w:t>Diagram</w:t>
      </w:r>
      <w:bookmarkEnd w:id="408"/>
    </w:p>
    <w:p w:rsidR="00AD3872" w:rsidRPr="00AD3872" w:rsidRDefault="00AD3872" w:rsidP="00AD3872">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AD3872" w:rsidRPr="004967D4" w:rsidTr="00CD579C">
        <w:trPr>
          <w:trHeight w:val="608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D3872" w:rsidRPr="004967D4" w:rsidRDefault="00813A8F" w:rsidP="00CD579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4768" behindDoc="1" locked="0" layoutInCell="1" allowOverlap="1" wp14:anchorId="73CEBE1D" wp14:editId="5D6041F7">
                  <wp:simplePos x="0" y="0"/>
                  <wp:positionH relativeFrom="column">
                    <wp:posOffset>-43815</wp:posOffset>
                  </wp:positionH>
                  <wp:positionV relativeFrom="paragraph">
                    <wp:posOffset>-2473960</wp:posOffset>
                  </wp:positionV>
                  <wp:extent cx="5178425" cy="3865880"/>
                  <wp:effectExtent l="0" t="0" r="3175" b="127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ogin.jpg"/>
                          <pic:cNvPicPr/>
                        </pic:nvPicPr>
                        <pic:blipFill>
                          <a:blip r:embed="rId104">
                            <a:extLst>
                              <a:ext uri="{28A0092B-C50C-407E-A947-70E740481C1C}">
                                <a14:useLocalDpi xmlns:a14="http://schemas.microsoft.com/office/drawing/2010/main" val="0"/>
                              </a:ext>
                            </a:extLst>
                          </a:blip>
                          <a:stretch>
                            <a:fillRect/>
                          </a:stretch>
                        </pic:blipFill>
                        <pic:spPr>
                          <a:xfrm>
                            <a:off x="0" y="0"/>
                            <a:ext cx="5178425" cy="3865880"/>
                          </a:xfrm>
                          <a:prstGeom prst="rect">
                            <a:avLst/>
                          </a:prstGeom>
                        </pic:spPr>
                      </pic:pic>
                    </a:graphicData>
                  </a:graphic>
                  <wp14:sizeRelH relativeFrom="page">
                    <wp14:pctWidth>0</wp14:pctWidth>
                  </wp14:sizeRelH>
                  <wp14:sizeRelV relativeFrom="page">
                    <wp14:pctHeight>0</wp14:pctHeight>
                  </wp14:sizeRelV>
                </wp:anchor>
              </w:drawing>
            </w:r>
          </w:p>
        </w:tc>
      </w:tr>
      <w:tr w:rsidR="00AD3872" w:rsidRPr="004967D4" w:rsidTr="00CD579C">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D3872" w:rsidRPr="005A3F28" w:rsidRDefault="00AD3872" w:rsidP="00CD579C">
            <w:pPr>
              <w:ind w:firstLine="2410"/>
              <w:jc w:val="both"/>
              <w:rPr>
                <w:rFonts w:ascii="Times New Roman" w:hAnsi="Times New Roman" w:cs="Times New Roman"/>
                <w:b/>
                <w:sz w:val="24"/>
                <w:szCs w:val="24"/>
              </w:rPr>
            </w:pPr>
            <w:bookmarkStart w:id="409" w:name="_Toc72484832"/>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3</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Login</w:t>
            </w:r>
            <w:bookmarkEnd w:id="409"/>
          </w:p>
        </w:tc>
      </w:tr>
    </w:tbl>
    <w:p w:rsidR="00CD579C" w:rsidRPr="00CD579C" w:rsidRDefault="00CD579C" w:rsidP="00CD579C">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CD579C"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CD579C">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3 </w:t>
      </w:r>
      <w:r>
        <w:rPr>
          <w:rFonts w:ascii="Times New Roman" w:eastAsia="Times New Roman" w:hAnsi="Times New Roman" w:cs="Times New Roman"/>
          <w:i/>
          <w:spacing w:val="-1"/>
          <w:sz w:val="24"/>
          <w:szCs w:val="24"/>
        </w:rPr>
        <w:t>State Diagram</w:t>
      </w:r>
      <w:r>
        <w:rPr>
          <w:rFonts w:ascii="Times New Roman" w:eastAsia="Times New Roman" w:hAnsi="Times New Roman" w:cs="Times New Roman"/>
          <w:i/>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i/>
          <w:spacing w:val="1"/>
          <w:sz w:val="24"/>
          <w:szCs w:val="24"/>
        </w:rPr>
        <w:t xml:space="preserve"> </w:t>
      </w:r>
      <w:r w:rsidR="00CD579C">
        <w:rPr>
          <w:rFonts w:ascii="Times New Roman" w:eastAsia="Times New Roman" w:hAnsi="Times New Roman" w:cs="Times New Roman"/>
          <w:spacing w:val="1"/>
          <w:sz w:val="24"/>
          <w:szCs w:val="24"/>
        </w:rPr>
        <w:t>te</w:t>
      </w:r>
      <w:r w:rsidR="00CD579C">
        <w:rPr>
          <w:rFonts w:ascii="Times New Roman" w:eastAsia="Times New Roman" w:hAnsi="Times New Roman" w:cs="Times New Roman"/>
          <w:sz w:val="24"/>
          <w:szCs w:val="24"/>
        </w:rPr>
        <w:t>r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t</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5</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spacing w:val="-4"/>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y</w:t>
      </w:r>
      <w:r w:rsidR="00CD579C">
        <w:rPr>
          <w:rFonts w:ascii="Times New Roman" w:eastAsia="Times New Roman" w:hAnsi="Times New Roman" w:cs="Times New Roman"/>
          <w:spacing w:val="1"/>
          <w:sz w:val="24"/>
          <w:szCs w:val="24"/>
        </w:rPr>
        <w:t>ait</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2"/>
          <w:sz w:val="24"/>
          <w:szCs w:val="24"/>
        </w:rPr>
        <w:t xml:space="preserve"> </w:t>
      </w:r>
      <w:r w:rsidR="00CD579C">
        <w:rPr>
          <w:rFonts w:ascii="Times New Roman" w:eastAsia="Times New Roman" w:hAnsi="Times New Roman" w:cs="Times New Roman"/>
          <w:i/>
          <w:spacing w:val="1"/>
          <w:sz w:val="24"/>
          <w:szCs w:val="24"/>
        </w:rPr>
        <w:t>view_</w:t>
      </w:r>
      <w:r w:rsidR="00CD579C">
        <w:rPr>
          <w:rFonts w:ascii="Times New Roman" w:eastAsia="Times New Roman" w:hAnsi="Times New Roman" w:cs="Times New Roman"/>
          <w:i/>
          <w:spacing w:val="2"/>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 xml:space="preserve">(), dan </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i/>
          <w:spacing w:val="1"/>
          <w:sz w:val="24"/>
          <w:szCs w:val="24"/>
        </w:rPr>
        <w:t>view_l</w:t>
      </w:r>
      <w:r w:rsidR="00CD579C">
        <w:rPr>
          <w:rFonts w:ascii="Times New Roman" w:eastAsia="Times New Roman" w:hAnsi="Times New Roman" w:cs="Times New Roman"/>
          <w:i/>
          <w:spacing w:val="-4"/>
          <w:sz w:val="24"/>
          <w:szCs w:val="24"/>
        </w:rPr>
        <w:t>o</w:t>
      </w:r>
      <w:r w:rsidR="00CD579C">
        <w:rPr>
          <w:rFonts w:ascii="Times New Roman" w:eastAsia="Times New Roman" w:hAnsi="Times New Roman" w:cs="Times New Roman"/>
          <w:i/>
          <w:sz w:val="24"/>
          <w:szCs w:val="24"/>
        </w:rPr>
        <w:t>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pacing w:val="-4"/>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z w:val="24"/>
          <w:szCs w:val="24"/>
        </w:rPr>
        <w:t>p</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spacing w:val="1"/>
          <w:sz w:val="24"/>
          <w:szCs w:val="24"/>
        </w:rPr>
        <w:t>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h</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3"/>
          <w:sz w:val="24"/>
          <w:szCs w:val="24"/>
        </w:rPr>
        <w:t>l</w:t>
      </w:r>
      <w:r w:rsidR="00CD579C">
        <w:rPr>
          <w:rFonts w:ascii="Times New Roman" w:eastAsia="Times New Roman" w:hAnsi="Times New Roman" w:cs="Times New Roman"/>
          <w:spacing w:val="1"/>
          <w:sz w:val="24"/>
          <w:szCs w:val="24"/>
        </w:rPr>
        <w:t>a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w:t>
      </w:r>
      <w:r w:rsidR="00CD579C">
        <w:rPr>
          <w:rFonts w:ascii="Times New Roman" w:eastAsia="Times New Roman" w:hAnsi="Times New Roman" w:cs="Times New Roman"/>
          <w:i/>
          <w:spacing w:val="-4"/>
          <w:sz w:val="24"/>
          <w:szCs w:val="24"/>
        </w:rPr>
        <w:t>g</w:t>
      </w:r>
      <w:r w:rsidR="00CD579C">
        <w:rPr>
          <w:rFonts w:ascii="Times New Roman" w:eastAsia="Times New Roman" w:hAnsi="Times New Roman" w:cs="Times New Roman"/>
          <w:i/>
          <w:spacing w:val="1"/>
          <w:sz w:val="24"/>
          <w:szCs w:val="24"/>
        </w:rPr>
        <w:t>in</w:t>
      </w:r>
      <w:r w:rsidR="00CD579C">
        <w:rPr>
          <w:rFonts w:ascii="Times New Roman" w:eastAsia="Times New Roman" w:hAnsi="Times New Roman" w:cs="Times New Roman"/>
          <w:sz w:val="24"/>
          <w:szCs w:val="24"/>
        </w:rPr>
        <w:t>, 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pacing w:val="-3"/>
          <w:sz w:val="24"/>
          <w:szCs w:val="24"/>
        </w:rPr>
        <w:t>m</w:t>
      </w:r>
      <w:r w:rsidR="00CD579C">
        <w:rPr>
          <w:rFonts w:ascii="Times New Roman" w:eastAsia="Times New Roman" w:hAnsi="Times New Roman" w:cs="Times New Roman"/>
          <w:spacing w:val="1"/>
          <w:sz w:val="24"/>
          <w:szCs w:val="24"/>
        </w:rPr>
        <w:t>em</w:t>
      </w:r>
      <w:r w:rsidR="00CD579C">
        <w:rPr>
          <w:rFonts w:ascii="Times New Roman" w:eastAsia="Times New Roman" w:hAnsi="Times New Roman" w:cs="Times New Roman"/>
          <w:spacing w:val="-4"/>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7"/>
          <w:sz w:val="24"/>
          <w:szCs w:val="24"/>
        </w:rPr>
        <w:t xml:space="preserve"> </w:t>
      </w:r>
      <w:r w:rsidR="00CD579C">
        <w:rPr>
          <w:rFonts w:ascii="Times New Roman" w:eastAsia="Times New Roman" w:hAnsi="Times New Roman" w:cs="Times New Roman"/>
          <w:i/>
          <w:sz w:val="24"/>
          <w:szCs w:val="24"/>
        </w:rPr>
        <w:t>u</w:t>
      </w:r>
      <w:r w:rsidR="00CD579C">
        <w:rPr>
          <w:rFonts w:ascii="Times New Roman" w:eastAsia="Times New Roman" w:hAnsi="Times New Roman" w:cs="Times New Roman"/>
          <w:i/>
          <w:spacing w:val="-1"/>
          <w:sz w:val="24"/>
          <w:szCs w:val="24"/>
        </w:rPr>
        <w:t>s</w:t>
      </w:r>
      <w:r w:rsidR="00CD579C">
        <w:rPr>
          <w:rFonts w:ascii="Times New Roman" w:eastAsia="Times New Roman" w:hAnsi="Times New Roman" w:cs="Times New Roman"/>
          <w:i/>
          <w:spacing w:val="1"/>
          <w:sz w:val="24"/>
          <w:szCs w:val="24"/>
        </w:rPr>
        <w:t>e</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na</w:t>
      </w:r>
      <w:r w:rsidR="00CD579C">
        <w:rPr>
          <w:rFonts w:ascii="Times New Roman" w:eastAsia="Times New Roman" w:hAnsi="Times New Roman" w:cs="Times New Roman"/>
          <w:i/>
          <w:spacing w:val="-1"/>
          <w:sz w:val="24"/>
          <w:szCs w:val="24"/>
        </w:rPr>
        <w:t>m</w:t>
      </w:r>
      <w:r w:rsidR="00CD579C">
        <w:rPr>
          <w:rFonts w:ascii="Times New Roman" w:eastAsia="Times New Roman" w:hAnsi="Times New Roman" w:cs="Times New Roman"/>
          <w:i/>
          <w:sz w:val="24"/>
          <w:szCs w:val="24"/>
        </w:rPr>
        <w:t>e</w:t>
      </w:r>
      <w:r w:rsidR="00CD579C">
        <w:rPr>
          <w:rFonts w:ascii="Times New Roman" w:eastAsia="Times New Roman" w:hAnsi="Times New Roman" w:cs="Times New Roman"/>
          <w:i/>
          <w:spacing w:val="6"/>
          <w:sz w:val="24"/>
          <w:szCs w:val="24"/>
        </w:rPr>
        <w:t xml:space="preserve"> </w:t>
      </w:r>
      <w:r w:rsidR="00CD579C">
        <w:rPr>
          <w:rFonts w:ascii="Times New Roman" w:eastAsia="Times New Roman" w:hAnsi="Times New Roman" w:cs="Times New Roman"/>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z w:val="24"/>
          <w:szCs w:val="24"/>
        </w:rPr>
        <w:t>pa</w:t>
      </w:r>
      <w:r w:rsidR="00CD579C">
        <w:rPr>
          <w:rFonts w:ascii="Times New Roman" w:eastAsia="Times New Roman" w:hAnsi="Times New Roman" w:cs="Times New Roman"/>
          <w:i/>
          <w:spacing w:val="-1"/>
          <w:sz w:val="24"/>
          <w:szCs w:val="24"/>
        </w:rPr>
        <w:t>ss</w:t>
      </w:r>
      <w:r w:rsidR="00CD579C">
        <w:rPr>
          <w:rFonts w:ascii="Times New Roman" w:eastAsia="Times New Roman" w:hAnsi="Times New Roman" w:cs="Times New Roman"/>
          <w:i/>
          <w:sz w:val="24"/>
          <w:szCs w:val="24"/>
        </w:rPr>
        <w:t>wo</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d</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z w:val="24"/>
          <w:szCs w:val="24"/>
        </w:rPr>
        <w:t>f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i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menu</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sz w:val="24"/>
          <w:szCs w:val="24"/>
        </w:rPr>
        <w:t xml:space="preserve"> akan menampilkan menu aplikasi yakni </w:t>
      </w:r>
      <w:r w:rsidR="00CD579C">
        <w:rPr>
          <w:rFonts w:ascii="Times New Roman" w:eastAsia="Times New Roman" w:hAnsi="Times New Roman" w:cs="Times New Roman"/>
          <w:i/>
          <w:sz w:val="24"/>
          <w:szCs w:val="24"/>
        </w:rPr>
        <w:t>view_us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suppli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custom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w:t>
      </w:r>
      <w:r w:rsidR="00CD579C">
        <w:rPr>
          <w:rFonts w:ascii="Times New Roman" w:eastAsia="Times New Roman" w:hAnsi="Times New Roman" w:cs="Times New Roman"/>
          <w:sz w:val="24"/>
          <w:szCs w:val="24"/>
        </w:rPr>
        <w:t xml:space="preserve">penjualan(), </w:t>
      </w:r>
      <w:r w:rsidR="00E847BD">
        <w:rPr>
          <w:rFonts w:ascii="Times New Roman" w:eastAsia="Times New Roman" w:hAnsi="Times New Roman" w:cs="Times New Roman"/>
          <w:i/>
          <w:sz w:val="24"/>
          <w:szCs w:val="24"/>
        </w:rPr>
        <w:t>view_stock</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view_</w:t>
      </w:r>
      <w:r w:rsidR="00E847BD">
        <w:rPr>
          <w:rFonts w:ascii="Times New Roman" w:eastAsia="Times New Roman" w:hAnsi="Times New Roman" w:cs="Times New Roman"/>
          <w:sz w:val="24"/>
          <w:szCs w:val="24"/>
        </w:rPr>
        <w:t>produk(),</w:t>
      </w:r>
      <w:r w:rsidR="00E847BD">
        <w:rPr>
          <w:rFonts w:ascii="Times New Roman" w:eastAsia="Times New Roman" w:hAnsi="Times New Roman" w:cs="Times New Roman"/>
          <w:i/>
          <w:sz w:val="24"/>
          <w:szCs w:val="24"/>
        </w:rPr>
        <w:t xml:space="preserve"> view_</w:t>
      </w:r>
      <w:r w:rsidR="00E847BD">
        <w:rPr>
          <w:rFonts w:ascii="Times New Roman" w:eastAsia="Times New Roman" w:hAnsi="Times New Roman" w:cs="Times New Roman"/>
          <w:sz w:val="24"/>
          <w:szCs w:val="24"/>
        </w:rPr>
        <w:t>laporan(), dan fungsi</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k</w:t>
      </w:r>
      <w:r w:rsidR="00CD579C">
        <w:rPr>
          <w:rFonts w:ascii="Times New Roman" w:eastAsia="Times New Roman" w:hAnsi="Times New Roman" w:cs="Times New Roman"/>
          <w:spacing w:val="1"/>
          <w:sz w:val="24"/>
          <w:szCs w:val="24"/>
        </w:rPr>
        <w:t>el</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r </w:t>
      </w:r>
      <w:r w:rsidR="00CD579C">
        <w:rPr>
          <w:rFonts w:ascii="Times New Roman" w:eastAsia="Times New Roman" w:hAnsi="Times New Roman" w:cs="Times New Roman"/>
          <w:spacing w:val="-4"/>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r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3"/>
          <w:sz w:val="24"/>
          <w:szCs w:val="24"/>
        </w:rPr>
        <w:t xml:space="preserve"> </w:t>
      </w:r>
      <w:r w:rsidR="00E847BD">
        <w:rPr>
          <w:rFonts w:ascii="Times New Roman" w:eastAsia="Times New Roman" w:hAnsi="Times New Roman" w:cs="Times New Roman"/>
          <w:spacing w:val="-3"/>
          <w:sz w:val="24"/>
          <w:szCs w:val="24"/>
        </w:rPr>
        <w:t>menu utama</w:t>
      </w:r>
      <w:r w:rsidR="00CD579C">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Us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E847BD">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E847BD"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5792" behindDoc="1" locked="0" layoutInCell="1" allowOverlap="1" wp14:anchorId="50CF7C11" wp14:editId="42D78220">
                  <wp:simplePos x="0" y="0"/>
                  <wp:positionH relativeFrom="column">
                    <wp:posOffset>-52705</wp:posOffset>
                  </wp:positionH>
                  <wp:positionV relativeFrom="paragraph">
                    <wp:posOffset>-30480</wp:posOffset>
                  </wp:positionV>
                  <wp:extent cx="5196205" cy="3234690"/>
                  <wp:effectExtent l="0" t="0" r="4445" b="381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users.jpg"/>
                          <pic:cNvPicPr/>
                        </pic:nvPicPr>
                        <pic:blipFill>
                          <a:blip r:embed="rId105">
                            <a:extLst>
                              <a:ext uri="{28A0092B-C50C-407E-A947-70E740481C1C}">
                                <a14:useLocalDpi xmlns:a14="http://schemas.microsoft.com/office/drawing/2010/main" val="0"/>
                              </a:ext>
                            </a:extLst>
                          </a:blip>
                          <a:stretch>
                            <a:fillRect/>
                          </a:stretch>
                        </pic:blipFill>
                        <pic:spPr>
                          <a:xfrm>
                            <a:off x="0" y="0"/>
                            <a:ext cx="5196205" cy="323469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10" w:name="_Toc72484833"/>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4</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User</w:t>
            </w:r>
            <w:bookmarkEnd w:id="410"/>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E847BD" w:rsidRPr="00E847BD"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E847BD">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4</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4"/>
          <w:sz w:val="24"/>
          <w:szCs w:val="24"/>
        </w:rPr>
        <w:t>S</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a</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e</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D</w:t>
      </w:r>
      <w:r w:rsidR="00E847BD">
        <w:rPr>
          <w:rFonts w:ascii="Times New Roman" w:eastAsia="Times New Roman" w:hAnsi="Times New Roman" w:cs="Times New Roman"/>
          <w:i/>
          <w:spacing w:val="1"/>
          <w:sz w:val="24"/>
          <w:szCs w:val="24"/>
        </w:rPr>
        <w:t>i</w:t>
      </w:r>
      <w:r w:rsidR="00E847BD">
        <w:rPr>
          <w:rFonts w:ascii="Times New Roman" w:eastAsia="Times New Roman" w:hAnsi="Times New Roman" w:cs="Times New Roman"/>
          <w:i/>
          <w:sz w:val="24"/>
          <w:szCs w:val="24"/>
        </w:rPr>
        <w:t>ag</w:t>
      </w:r>
      <w:r w:rsidR="00E847BD">
        <w:rPr>
          <w:rFonts w:ascii="Times New Roman" w:eastAsia="Times New Roman" w:hAnsi="Times New Roman" w:cs="Times New Roman"/>
          <w:i/>
          <w:spacing w:val="-1"/>
          <w:sz w:val="24"/>
          <w:szCs w:val="24"/>
        </w:rPr>
        <w:t>r</w:t>
      </w:r>
      <w:r w:rsidR="00E847BD">
        <w:rPr>
          <w:rFonts w:ascii="Times New Roman" w:eastAsia="Times New Roman" w:hAnsi="Times New Roman" w:cs="Times New Roman"/>
          <w:i/>
          <w:sz w:val="24"/>
          <w:szCs w:val="24"/>
        </w:rPr>
        <w:t>am</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User</w:t>
      </w:r>
      <w:r w:rsidR="00E847BD">
        <w:rPr>
          <w:rFonts w:ascii="Times New Roman" w:eastAsia="Times New Roman" w:hAnsi="Times New Roman" w:cs="Times New Roman"/>
          <w:i/>
          <w:spacing w:val="1"/>
          <w:sz w:val="24"/>
          <w:szCs w:val="24"/>
        </w:rPr>
        <w:t xml:space="preserve"> </w:t>
      </w:r>
      <w:r w:rsidR="00E847BD">
        <w:rPr>
          <w:rFonts w:ascii="Times New Roman" w:eastAsia="Times New Roman" w:hAnsi="Times New Roman" w:cs="Times New Roman"/>
          <w:spacing w:val="1"/>
          <w:sz w:val="24"/>
          <w:szCs w:val="24"/>
        </w:rPr>
        <w:t>te</w:t>
      </w:r>
      <w:r w:rsidR="00E847BD">
        <w:rPr>
          <w:rFonts w:ascii="Times New Roman" w:eastAsia="Times New Roman" w:hAnsi="Times New Roman" w:cs="Times New Roman"/>
          <w:sz w:val="24"/>
          <w:szCs w:val="24"/>
        </w:rPr>
        <w:t>rd</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pacing w:val="-4"/>
          <w:sz w:val="24"/>
          <w:szCs w:val="24"/>
        </w:rPr>
        <w:t>p</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t</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5</w:t>
      </w:r>
      <w:r w:rsidR="00E847BD">
        <w:rPr>
          <w:rFonts w:ascii="Times New Roman" w:eastAsia="Times New Roman" w:hAnsi="Times New Roman" w:cs="Times New Roman"/>
          <w:spacing w:val="6"/>
          <w:sz w:val="24"/>
          <w:szCs w:val="24"/>
        </w:rPr>
        <w:t xml:space="preserve"> </w:t>
      </w:r>
      <w:r w:rsidR="00E847BD">
        <w:rPr>
          <w:rFonts w:ascii="Times New Roman" w:eastAsia="Times New Roman" w:hAnsi="Times New Roman" w:cs="Times New Roman"/>
          <w:spacing w:val="-4"/>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y</w:t>
      </w:r>
      <w:r w:rsidR="00E847BD">
        <w:rPr>
          <w:rFonts w:ascii="Times New Roman" w:eastAsia="Times New Roman" w:hAnsi="Times New Roman" w:cs="Times New Roman"/>
          <w:spacing w:val="1"/>
          <w:sz w:val="24"/>
          <w:szCs w:val="24"/>
        </w:rPr>
        <w:t>ait</w:t>
      </w:r>
      <w:r w:rsidR="00E847BD">
        <w:rPr>
          <w:rFonts w:ascii="Times New Roman" w:eastAsia="Times New Roman" w:hAnsi="Times New Roman" w:cs="Times New Roman"/>
          <w:sz w:val="24"/>
          <w:szCs w:val="24"/>
        </w:rPr>
        <w:t>u,</w:t>
      </w:r>
      <w:r w:rsidR="00E847BD">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w:t>
      </w:r>
      <w:r w:rsidR="00E847BD">
        <w:rPr>
          <w:rFonts w:ascii="Times New Roman" w:eastAsia="Times New Roman" w:hAnsi="Times New Roman" w:cs="Times New Roman"/>
          <w:i/>
          <w:spacing w:val="1"/>
          <w:sz w:val="24"/>
          <w:szCs w:val="24"/>
        </w:rPr>
        <w:t>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xml:space="preserve">, </w:t>
      </w:r>
      <w:r w:rsidR="00D51093">
        <w:rPr>
          <w:rFonts w:ascii="Times New Roman" w:eastAsia="Times New Roman" w:hAnsi="Times New Roman" w:cs="Times New Roman"/>
          <w:i/>
          <w:sz w:val="24"/>
          <w:szCs w:val="24"/>
        </w:rPr>
        <w:t>add</w:t>
      </w:r>
      <w:r w:rsidR="00E847BD">
        <w:rPr>
          <w:rFonts w:ascii="Times New Roman" w:eastAsia="Times New Roman" w:hAnsi="Times New Roman" w:cs="Times New Roman"/>
          <w:i/>
          <w:sz w:val="24"/>
          <w:szCs w:val="24"/>
        </w:rPr>
        <w:t>_user</w:t>
      </w:r>
      <w:r w:rsidR="00E847BD">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w:t>
      </w:r>
      <w:r w:rsidR="00E847BD">
        <w:rPr>
          <w:rFonts w:ascii="Times New Roman" w:eastAsia="Times New Roman" w:hAnsi="Times New Roman" w:cs="Times New Roman"/>
          <w:i/>
          <w:spacing w:val="1"/>
          <w:sz w:val="24"/>
          <w:szCs w:val="24"/>
        </w:rPr>
        <w:t>_user</w:t>
      </w:r>
      <w:r w:rsidR="00E847BD">
        <w:rPr>
          <w:rFonts w:ascii="Times New Roman" w:eastAsia="Times New Roman" w:hAnsi="Times New Roman" w:cs="Times New Roman"/>
          <w:sz w:val="24"/>
          <w:szCs w:val="24"/>
        </w:rPr>
        <w:t>(</w:t>
      </w:r>
      <w:r w:rsidR="00E847BD">
        <w:rPr>
          <w:rFonts w:ascii="Times New Roman" w:eastAsia="Times New Roman" w:hAnsi="Times New Roman" w:cs="Times New Roman"/>
          <w:spacing w:val="-4"/>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dan </w:t>
      </w:r>
      <w:r w:rsidR="00E847BD">
        <w:rPr>
          <w:rFonts w:ascii="Times New Roman" w:eastAsia="Times New Roman" w:hAnsi="Times New Roman" w:cs="Times New Roman"/>
          <w:i/>
          <w:sz w:val="24"/>
          <w:szCs w:val="24"/>
        </w:rPr>
        <w:t>se</w:t>
      </w:r>
      <w:r w:rsidR="00D51093">
        <w:rPr>
          <w:rFonts w:ascii="Times New Roman" w:eastAsia="Times New Roman" w:hAnsi="Times New Roman" w:cs="Times New Roman"/>
          <w:i/>
          <w:sz w:val="24"/>
          <w:szCs w:val="24"/>
        </w:rPr>
        <w:t>a</w:t>
      </w:r>
      <w:r w:rsidR="00E847BD">
        <w:rPr>
          <w:rFonts w:ascii="Times New Roman" w:eastAsia="Times New Roman" w:hAnsi="Times New Roman" w:cs="Times New Roman"/>
          <w:i/>
          <w:sz w:val="24"/>
          <w:szCs w:val="24"/>
        </w:rPr>
        <w:t>rch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z w:val="24"/>
          <w:szCs w:val="24"/>
        </w:rPr>
        <w:t>view_us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w:t>
      </w:r>
      <w:r w:rsidR="00D51093">
        <w:rPr>
          <w:rFonts w:ascii="Times New Roman" w:eastAsia="Times New Roman" w:hAnsi="Times New Roman" w:cs="Times New Roman"/>
          <w:sz w:val="24"/>
          <w:szCs w:val="24"/>
        </w:rPr>
        <w:t xml:space="preserve"> akan menampilkan halaman</w:t>
      </w:r>
      <w:r w:rsidR="00D51093">
        <w:rPr>
          <w:rFonts w:ascii="Times New Roman" w:eastAsia="Times New Roman" w:hAnsi="Times New Roman" w:cs="Times New Roman"/>
          <w:i/>
          <w:sz w:val="24"/>
          <w:szCs w:val="24"/>
        </w:rPr>
        <w:t xml:space="preserve"> user,</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add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tambahkan”, </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upda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ubah”,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n pesan “data berhasil dihapus”,</w:t>
      </w:r>
      <w:r w:rsidR="00E847BD">
        <w:rPr>
          <w:rFonts w:ascii="Times New Roman" w:eastAsia="Times New Roman" w:hAnsi="Times New Roman" w:cs="Times New Roman"/>
          <w:i/>
          <w:spacing w:val="1"/>
          <w:sz w:val="24"/>
          <w:szCs w:val="24"/>
        </w:rPr>
        <w:t>search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i/>
          <w:sz w:val="24"/>
          <w:szCs w:val="24"/>
        </w:rPr>
        <w:t xml:space="preserve">list </w:t>
      </w:r>
      <w:r w:rsidR="00E847BD">
        <w:rPr>
          <w:rFonts w:ascii="Times New Roman" w:eastAsia="Times New Roman" w:hAnsi="Times New Roman" w:cs="Times New Roman"/>
          <w:sz w:val="24"/>
          <w:szCs w:val="24"/>
        </w:rPr>
        <w:t>data.</w:t>
      </w:r>
    </w:p>
    <w:p w:rsidR="00E847BD" w:rsidRDefault="00E847BD" w:rsidP="00E847BD">
      <w:pPr>
        <w:spacing w:line="360" w:lineRule="auto"/>
        <w:ind w:right="76" w:firstLine="721"/>
        <w:jc w:val="both"/>
        <w:rPr>
          <w:sz w:val="24"/>
          <w:szCs w:val="24"/>
        </w:rPr>
      </w:pPr>
    </w:p>
    <w:p w:rsidR="00E847BD" w:rsidRDefault="00E847BD" w:rsidP="00E847BD">
      <w:pPr>
        <w:spacing w:line="360" w:lineRule="auto"/>
        <w:ind w:right="76" w:firstLine="721"/>
        <w:jc w:val="both"/>
        <w:rPr>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Suppli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6816" behindDoc="1" locked="0" layoutInCell="1" allowOverlap="1" wp14:anchorId="60A7D951" wp14:editId="2248F482">
                  <wp:simplePos x="0" y="0"/>
                  <wp:positionH relativeFrom="column">
                    <wp:posOffset>-41275</wp:posOffset>
                  </wp:positionH>
                  <wp:positionV relativeFrom="paragraph">
                    <wp:posOffset>32385</wp:posOffset>
                  </wp:positionV>
                  <wp:extent cx="5173345" cy="3201670"/>
                  <wp:effectExtent l="0" t="0" r="8255"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upplier.jpg"/>
                          <pic:cNvPicPr/>
                        </pic:nvPicPr>
                        <pic:blipFill>
                          <a:blip r:embed="rId106">
                            <a:extLst>
                              <a:ext uri="{28A0092B-C50C-407E-A947-70E740481C1C}">
                                <a14:useLocalDpi xmlns:a14="http://schemas.microsoft.com/office/drawing/2010/main" val="0"/>
                              </a:ext>
                            </a:extLst>
                          </a:blip>
                          <a:stretch>
                            <a:fillRect/>
                          </a:stretch>
                        </pic:blipFill>
                        <pic:spPr>
                          <a:xfrm>
                            <a:off x="0" y="0"/>
                            <a:ext cx="5173345" cy="320167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11" w:name="_Toc72484834"/>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5</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Supplier</w:t>
            </w:r>
            <w:bookmarkEnd w:id="411"/>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5</w:t>
      </w:r>
      <w:r w:rsidR="00D51093">
        <w:rPr>
          <w:rFonts w:ascii="Times New Roman" w:eastAsia="Times New Roman" w:hAnsi="Times New Roman" w:cs="Times New Roman"/>
          <w:spacing w:val="-1"/>
          <w:sz w:val="24"/>
          <w:szCs w:val="24"/>
        </w:rPr>
        <w:t xml:space="preserve"> D</w:t>
      </w:r>
      <w:r w:rsidR="00D51093">
        <w:rPr>
          <w:rFonts w:ascii="Times New Roman" w:eastAsia="Times New Roman" w:hAnsi="Times New Roman" w:cs="Times New Roman"/>
          <w:spacing w:val="1"/>
          <w:sz w:val="24"/>
          <w:szCs w:val="24"/>
        </w:rPr>
        <w:t>ala</w:t>
      </w:r>
      <w:r w:rsidR="00D51093">
        <w:rPr>
          <w:rFonts w:ascii="Times New Roman" w:eastAsia="Times New Roman" w:hAnsi="Times New Roman" w:cs="Times New Roman"/>
          <w:sz w:val="24"/>
          <w:szCs w:val="24"/>
        </w:rPr>
        <w:t>m</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 xml:space="preserve">Supplier </w:t>
      </w:r>
      <w:r>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supplier</w:t>
      </w:r>
      <w:r w:rsidR="00D51093">
        <w:rPr>
          <w:rFonts w:ascii="Times New Roman" w:eastAsia="Times New Roman" w:hAnsi="Times New Roman" w:cs="Times New Roman"/>
          <w:i/>
          <w:sz w:val="24"/>
          <w:szCs w:val="24"/>
        </w:rPr>
        <w:t>(), add_suppli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supplie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supplier</w:t>
      </w:r>
      <w:r w:rsidR="00D51093">
        <w:rPr>
          <w:rFonts w:ascii="Times New Roman" w:eastAsia="Times New Roman" w:hAnsi="Times New Roman" w:cs="Times New Roman"/>
          <w:sz w:val="24"/>
          <w:szCs w:val="24"/>
        </w:rPr>
        <w:t xml:space="preserve">(), dan </w:t>
      </w:r>
      <w:r w:rsidR="00D51093">
        <w:rPr>
          <w:rFonts w:ascii="Times New Roman" w:eastAsia="Times New Roman" w:hAnsi="Times New Roman" w:cs="Times New Roman"/>
          <w:i/>
          <w:sz w:val="24"/>
          <w:szCs w:val="24"/>
        </w:rPr>
        <w:t>search_supplier()</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suppli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suppli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Pr>
          <w:rFonts w:ascii="Times New Roman" w:eastAsia="Times New Roman" w:hAnsi="Times New Roman" w:cs="Times New Roman"/>
          <w:i/>
          <w:spacing w:val="1"/>
          <w:sz w:val="24"/>
          <w:szCs w:val="24"/>
        </w:rPr>
        <w:t>dele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D51093" w:rsidRPr="00AD3872" w:rsidRDefault="00D51093" w:rsidP="00D51093">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Customer</w:t>
      </w:r>
    </w:p>
    <w:tbl>
      <w:tblPr>
        <w:tblpPr w:leftFromText="180" w:rightFromText="180" w:vertAnchor="text" w:horzAnchor="margin" w:tblpX="108" w:tblpY="4"/>
        <w:tblW w:w="8222" w:type="dxa"/>
        <w:tblLook w:val="04A0" w:firstRow="1" w:lastRow="0" w:firstColumn="1" w:lastColumn="0" w:noHBand="0" w:noVBand="1"/>
      </w:tblPr>
      <w:tblGrid>
        <w:gridCol w:w="8222"/>
      </w:tblGrid>
      <w:tr w:rsidR="00D51093"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1093"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7840" behindDoc="1" locked="0" layoutInCell="1" allowOverlap="1" wp14:anchorId="63D8F145" wp14:editId="14ACE04D">
                  <wp:simplePos x="0" y="0"/>
                  <wp:positionH relativeFrom="column">
                    <wp:posOffset>-49530</wp:posOffset>
                  </wp:positionH>
                  <wp:positionV relativeFrom="paragraph">
                    <wp:posOffset>15875</wp:posOffset>
                  </wp:positionV>
                  <wp:extent cx="5173345" cy="3220720"/>
                  <wp:effectExtent l="0" t="0" r="8255" b="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customer.jpg"/>
                          <pic:cNvPicPr/>
                        </pic:nvPicPr>
                        <pic:blipFill>
                          <a:blip r:embed="rId107">
                            <a:extLst>
                              <a:ext uri="{28A0092B-C50C-407E-A947-70E740481C1C}">
                                <a14:useLocalDpi xmlns:a14="http://schemas.microsoft.com/office/drawing/2010/main" val="0"/>
                              </a:ext>
                            </a:extLst>
                          </a:blip>
                          <a:stretch>
                            <a:fillRect/>
                          </a:stretch>
                        </pic:blipFill>
                        <pic:spPr>
                          <a:xfrm>
                            <a:off x="0" y="0"/>
                            <a:ext cx="5173345" cy="3220720"/>
                          </a:xfrm>
                          <a:prstGeom prst="rect">
                            <a:avLst/>
                          </a:prstGeom>
                        </pic:spPr>
                      </pic:pic>
                    </a:graphicData>
                  </a:graphic>
                  <wp14:sizeRelH relativeFrom="page">
                    <wp14:pctWidth>0</wp14:pctWidth>
                  </wp14:sizeRelH>
                  <wp14:sizeRelV relativeFrom="page">
                    <wp14:pctHeight>0</wp14:pctHeight>
                  </wp14:sizeRelV>
                </wp:anchor>
              </w:drawing>
            </w:r>
          </w:p>
        </w:tc>
      </w:tr>
      <w:tr w:rsidR="00D51093"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51093" w:rsidRPr="005A3F28" w:rsidRDefault="00D51093" w:rsidP="003D6BB6">
            <w:pPr>
              <w:ind w:firstLine="2410"/>
              <w:jc w:val="both"/>
              <w:rPr>
                <w:rFonts w:ascii="Times New Roman" w:hAnsi="Times New Roman" w:cs="Times New Roman"/>
                <w:b/>
                <w:sz w:val="24"/>
                <w:szCs w:val="24"/>
              </w:rPr>
            </w:pPr>
            <w:bookmarkStart w:id="412" w:name="_Toc72484835"/>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6</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sidR="003D6BB6">
              <w:rPr>
                <w:rFonts w:ascii="Times New Roman" w:hAnsi="Times New Roman" w:cs="Times New Roman"/>
                <w:b/>
                <w:i/>
                <w:sz w:val="24"/>
                <w:szCs w:val="24"/>
              </w:rPr>
              <w:t>Customer</w:t>
            </w:r>
            <w:bookmarkEnd w:id="412"/>
          </w:p>
        </w:tc>
      </w:tr>
    </w:tbl>
    <w:p w:rsidR="00D51093" w:rsidRPr="00CD579C" w:rsidRDefault="00D51093" w:rsidP="00D51093">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6</w:t>
      </w:r>
      <w:r>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sidR="00D51093">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w:t>
      </w:r>
      <w:r w:rsidR="003D6BB6">
        <w:rPr>
          <w:rFonts w:ascii="Times New Roman" w:eastAsia="Times New Roman" w:hAnsi="Times New Roman" w:cs="Times New Roman"/>
          <w:i/>
          <w:spacing w:val="1"/>
          <w:sz w:val="24"/>
          <w:szCs w:val="24"/>
        </w:rPr>
        <w:t>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 add_</w:t>
      </w:r>
      <w:r w:rsidR="003D6BB6">
        <w:rPr>
          <w:rFonts w:ascii="Times New Roman" w:eastAsia="Times New Roman" w:hAnsi="Times New Roman" w:cs="Times New Roman"/>
          <w:i/>
          <w:sz w:val="24"/>
          <w:szCs w:val="24"/>
        </w:rPr>
        <w:t>custom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sz w:val="24"/>
          <w:szCs w:val="24"/>
        </w:rPr>
        <w:t xml:space="preserve">(), dan </w:t>
      </w:r>
      <w:r w:rsidR="003D6BB6">
        <w:rPr>
          <w:rFonts w:ascii="Times New Roman" w:eastAsia="Times New Roman" w:hAnsi="Times New Roman" w:cs="Times New Roman"/>
          <w:i/>
          <w:sz w:val="24"/>
          <w:szCs w:val="24"/>
        </w:rPr>
        <w:t>search_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3D6BB6">
        <w:rPr>
          <w:rFonts w:ascii="Times New Roman" w:eastAsia="Times New Roman" w:hAnsi="Times New Roman" w:cs="Times New Roman"/>
          <w:i/>
          <w:sz w:val="24"/>
          <w:szCs w:val="24"/>
        </w:rPr>
        <w:t>custom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3D6BB6">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1"/>
          <w:sz w:val="24"/>
          <w:szCs w:val="24"/>
        </w:rPr>
        <w:t>add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sidR="003D6BB6">
        <w:rPr>
          <w:rFonts w:ascii="Times New Roman" w:eastAsia="Times New Roman" w:hAnsi="Times New Roman" w:cs="Times New Roman"/>
          <w:i/>
          <w:spacing w:val="1"/>
          <w:sz w:val="24"/>
          <w:szCs w:val="24"/>
        </w:rPr>
        <w:t>delete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hapus”,</w:t>
      </w:r>
      <w:r w:rsidR="003D6BB6">
        <w:rPr>
          <w:rFonts w:ascii="Times New Roman" w:eastAsia="Times New Roman" w:hAnsi="Times New Roman" w:cs="Times New Roman"/>
          <w:sz w:val="24"/>
          <w:szCs w:val="24"/>
        </w:rPr>
        <w:t xml:space="preserve"> </w:t>
      </w:r>
      <w:r w:rsidR="003D6BB6">
        <w:rPr>
          <w:rFonts w:ascii="Times New Roman" w:eastAsia="Times New Roman" w:hAnsi="Times New Roman" w:cs="Times New Roman"/>
          <w:i/>
          <w:spacing w:val="1"/>
          <w:sz w:val="24"/>
          <w:szCs w:val="24"/>
        </w:rPr>
        <w:t>search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3D6BB6" w:rsidRPr="00AD3872" w:rsidRDefault="003D6BB6" w:rsidP="003D6BB6">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3D6BB6" w:rsidRPr="004967D4" w:rsidTr="008200D2">
        <w:trPr>
          <w:trHeight w:val="594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6BB6" w:rsidRPr="004967D4" w:rsidRDefault="008200D2"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8864" behindDoc="1" locked="0" layoutInCell="1" allowOverlap="1" wp14:anchorId="4725A398" wp14:editId="0A01CBD9">
                  <wp:simplePos x="0" y="0"/>
                  <wp:positionH relativeFrom="column">
                    <wp:posOffset>-82550</wp:posOffset>
                  </wp:positionH>
                  <wp:positionV relativeFrom="paragraph">
                    <wp:posOffset>-3596005</wp:posOffset>
                  </wp:positionV>
                  <wp:extent cx="5213985" cy="3755390"/>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enjualan.jpg"/>
                          <pic:cNvPicPr/>
                        </pic:nvPicPr>
                        <pic:blipFill>
                          <a:blip r:embed="rId108">
                            <a:extLst>
                              <a:ext uri="{28A0092B-C50C-407E-A947-70E740481C1C}">
                                <a14:useLocalDpi xmlns:a14="http://schemas.microsoft.com/office/drawing/2010/main" val="0"/>
                              </a:ext>
                            </a:extLst>
                          </a:blip>
                          <a:stretch>
                            <a:fillRect/>
                          </a:stretch>
                        </pic:blipFill>
                        <pic:spPr>
                          <a:xfrm>
                            <a:off x="0" y="0"/>
                            <a:ext cx="5213985" cy="3755390"/>
                          </a:xfrm>
                          <a:prstGeom prst="rect">
                            <a:avLst/>
                          </a:prstGeom>
                        </pic:spPr>
                      </pic:pic>
                    </a:graphicData>
                  </a:graphic>
                  <wp14:sizeRelH relativeFrom="page">
                    <wp14:pctWidth>0</wp14:pctWidth>
                  </wp14:sizeRelH>
                  <wp14:sizeRelV relativeFrom="page">
                    <wp14:pctHeight>0</wp14:pctHeight>
                  </wp14:sizeRelV>
                </wp:anchor>
              </w:drawing>
            </w:r>
          </w:p>
        </w:tc>
      </w:tr>
      <w:tr w:rsidR="003D6BB6" w:rsidRPr="004967D4" w:rsidTr="008200D2">
        <w:trPr>
          <w:trHeight w:val="55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3D6BB6" w:rsidRPr="003D6BB6" w:rsidRDefault="003D6BB6" w:rsidP="003D6BB6">
            <w:pPr>
              <w:ind w:firstLine="2410"/>
              <w:jc w:val="both"/>
              <w:rPr>
                <w:rFonts w:ascii="Times New Roman" w:hAnsi="Times New Roman" w:cs="Times New Roman"/>
                <w:b/>
                <w:sz w:val="24"/>
                <w:szCs w:val="24"/>
              </w:rPr>
            </w:pPr>
            <w:bookmarkStart w:id="413" w:name="_Toc72484836"/>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03566B">
              <w:rPr>
                <w:rFonts w:ascii="Times New Roman" w:hAnsi="Times New Roman" w:cs="Times New Roman"/>
                <w:b/>
                <w:noProof/>
                <w:sz w:val="24"/>
                <w:szCs w:val="24"/>
              </w:rPr>
              <w:t>17</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sz w:val="24"/>
                <w:szCs w:val="24"/>
              </w:rPr>
              <w:t>Penjualan</w:t>
            </w:r>
            <w:bookmarkEnd w:id="413"/>
          </w:p>
        </w:tc>
      </w:tr>
    </w:tbl>
    <w:p w:rsidR="003D6BB6" w:rsidRPr="00CD579C" w:rsidRDefault="003D6BB6"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3D6BB6">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7</w:t>
      </w:r>
      <w:r w:rsidR="003D6BB6">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4"/>
          <w:sz w:val="24"/>
          <w:szCs w:val="24"/>
        </w:rPr>
        <w:t>S</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a</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e</w:t>
      </w:r>
      <w:r w:rsidR="003D6BB6">
        <w:rPr>
          <w:rFonts w:ascii="Times New Roman" w:eastAsia="Times New Roman" w:hAnsi="Times New Roman" w:cs="Times New Roman"/>
          <w:i/>
          <w:spacing w:val="5"/>
          <w:sz w:val="24"/>
          <w:szCs w:val="24"/>
        </w:rPr>
        <w:t xml:space="preserve"> </w:t>
      </w:r>
      <w:r w:rsidR="003D6BB6">
        <w:rPr>
          <w:rFonts w:ascii="Times New Roman" w:eastAsia="Times New Roman" w:hAnsi="Times New Roman" w:cs="Times New Roman"/>
          <w:i/>
          <w:spacing w:val="-1"/>
          <w:sz w:val="24"/>
          <w:szCs w:val="24"/>
        </w:rPr>
        <w:t>D</w:t>
      </w:r>
      <w:r w:rsidR="003D6BB6">
        <w:rPr>
          <w:rFonts w:ascii="Times New Roman" w:eastAsia="Times New Roman" w:hAnsi="Times New Roman" w:cs="Times New Roman"/>
          <w:i/>
          <w:spacing w:val="1"/>
          <w:sz w:val="24"/>
          <w:szCs w:val="24"/>
        </w:rPr>
        <w:t>i</w:t>
      </w:r>
      <w:r w:rsidR="003D6BB6">
        <w:rPr>
          <w:rFonts w:ascii="Times New Roman" w:eastAsia="Times New Roman" w:hAnsi="Times New Roman" w:cs="Times New Roman"/>
          <w:i/>
          <w:sz w:val="24"/>
          <w:szCs w:val="24"/>
        </w:rPr>
        <w:t>ag</w:t>
      </w:r>
      <w:r w:rsidR="003D6BB6">
        <w:rPr>
          <w:rFonts w:ascii="Times New Roman" w:eastAsia="Times New Roman" w:hAnsi="Times New Roman" w:cs="Times New Roman"/>
          <w:i/>
          <w:spacing w:val="-1"/>
          <w:sz w:val="24"/>
          <w:szCs w:val="24"/>
        </w:rPr>
        <w:t>r</w:t>
      </w:r>
      <w:r w:rsidR="003D6BB6">
        <w:rPr>
          <w:rFonts w:ascii="Times New Roman" w:eastAsia="Times New Roman" w:hAnsi="Times New Roman" w:cs="Times New Roman"/>
          <w:i/>
          <w:sz w:val="24"/>
          <w:szCs w:val="24"/>
        </w:rPr>
        <w:t>am</w:t>
      </w:r>
      <w:r w:rsidR="003D6BB6">
        <w:rPr>
          <w:rFonts w:ascii="Times New Roman" w:eastAsia="Times New Roman" w:hAnsi="Times New Roman" w:cs="Times New Roman"/>
          <w:i/>
          <w:spacing w:val="5"/>
          <w:sz w:val="24"/>
          <w:szCs w:val="24"/>
        </w:rPr>
        <w:t xml:space="preserve"> </w:t>
      </w:r>
      <w:r w:rsidR="008200D2">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i/>
          <w:spacing w:val="1"/>
          <w:sz w:val="24"/>
          <w:szCs w:val="24"/>
        </w:rPr>
        <w:t xml:space="preserve"> </w:t>
      </w:r>
      <w:r w:rsidR="003D6BB6">
        <w:rPr>
          <w:rFonts w:ascii="Times New Roman" w:eastAsia="Times New Roman" w:hAnsi="Times New Roman" w:cs="Times New Roman"/>
          <w:spacing w:val="1"/>
          <w:sz w:val="24"/>
          <w:szCs w:val="24"/>
        </w:rPr>
        <w:t>te</w:t>
      </w:r>
      <w:r w:rsidR="003D6BB6">
        <w:rPr>
          <w:rFonts w:ascii="Times New Roman" w:eastAsia="Times New Roman" w:hAnsi="Times New Roman" w:cs="Times New Roman"/>
          <w:sz w:val="24"/>
          <w:szCs w:val="24"/>
        </w:rPr>
        <w:t>rd</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pacing w:val="-4"/>
          <w:sz w:val="24"/>
          <w:szCs w:val="24"/>
        </w:rPr>
        <w:t>p</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z w:val="24"/>
          <w:szCs w:val="24"/>
        </w:rPr>
        <w:t>t</w:t>
      </w:r>
      <w:r w:rsidR="003D6BB6">
        <w:rPr>
          <w:rFonts w:ascii="Times New Roman" w:eastAsia="Times New Roman" w:hAnsi="Times New Roman" w:cs="Times New Roman"/>
          <w:spacing w:val="5"/>
          <w:sz w:val="24"/>
          <w:szCs w:val="24"/>
        </w:rPr>
        <w:t xml:space="preserve"> </w:t>
      </w:r>
      <w:r w:rsidR="008200D2">
        <w:rPr>
          <w:rFonts w:ascii="Times New Roman" w:eastAsia="Times New Roman" w:hAnsi="Times New Roman" w:cs="Times New Roman"/>
          <w:sz w:val="24"/>
          <w:szCs w:val="24"/>
        </w:rPr>
        <w:t>7</w:t>
      </w:r>
      <w:r w:rsidR="003D6BB6">
        <w:rPr>
          <w:rFonts w:ascii="Times New Roman" w:eastAsia="Times New Roman" w:hAnsi="Times New Roman" w:cs="Times New Roman"/>
          <w:spacing w:val="6"/>
          <w:sz w:val="24"/>
          <w:szCs w:val="24"/>
        </w:rPr>
        <w:t xml:space="preserve"> </w:t>
      </w:r>
      <w:r w:rsidR="003D6BB6">
        <w:rPr>
          <w:rFonts w:ascii="Times New Roman" w:eastAsia="Times New Roman" w:hAnsi="Times New Roman" w:cs="Times New Roman"/>
          <w:spacing w:val="-4"/>
          <w:sz w:val="24"/>
          <w:szCs w:val="24"/>
        </w:rPr>
        <w:t>f</w:t>
      </w:r>
      <w:r w:rsidR="003D6BB6">
        <w:rPr>
          <w:rFonts w:ascii="Times New Roman" w:eastAsia="Times New Roman" w:hAnsi="Times New Roman" w:cs="Times New Roman"/>
          <w:sz w:val="24"/>
          <w:szCs w:val="24"/>
        </w:rPr>
        <w:t>ung</w:t>
      </w:r>
      <w:r w:rsidR="003D6BB6">
        <w:rPr>
          <w:rFonts w:ascii="Times New Roman" w:eastAsia="Times New Roman" w:hAnsi="Times New Roman" w:cs="Times New Roman"/>
          <w:spacing w:val="-1"/>
          <w:sz w:val="24"/>
          <w:szCs w:val="24"/>
        </w:rPr>
        <w:t>s</w:t>
      </w:r>
      <w:r w:rsidR="003D6BB6">
        <w:rPr>
          <w:rFonts w:ascii="Times New Roman" w:eastAsia="Times New Roman" w:hAnsi="Times New Roman" w:cs="Times New Roman"/>
          <w:sz w:val="24"/>
          <w:szCs w:val="24"/>
        </w:rPr>
        <w:t>i</w:t>
      </w:r>
      <w:r w:rsidR="003D6BB6">
        <w:rPr>
          <w:rFonts w:ascii="Times New Roman" w:eastAsia="Times New Roman" w:hAnsi="Times New Roman" w:cs="Times New Roman"/>
          <w:spacing w:val="5"/>
          <w:sz w:val="24"/>
          <w:szCs w:val="24"/>
        </w:rPr>
        <w:t xml:space="preserve"> </w:t>
      </w:r>
      <w:r w:rsidR="003D6BB6">
        <w:rPr>
          <w:rFonts w:ascii="Times New Roman" w:eastAsia="Times New Roman" w:hAnsi="Times New Roman" w:cs="Times New Roman"/>
          <w:sz w:val="24"/>
          <w:szCs w:val="24"/>
        </w:rPr>
        <w:t>y</w:t>
      </w:r>
      <w:r w:rsidR="003D6BB6">
        <w:rPr>
          <w:rFonts w:ascii="Times New Roman" w:eastAsia="Times New Roman" w:hAnsi="Times New Roman" w:cs="Times New Roman"/>
          <w:spacing w:val="1"/>
          <w:sz w:val="24"/>
          <w:szCs w:val="24"/>
        </w:rPr>
        <w:t>ait</w:t>
      </w:r>
      <w:r w:rsidR="003D6BB6">
        <w:rPr>
          <w:rFonts w:ascii="Times New Roman" w:eastAsia="Times New Roman" w:hAnsi="Times New Roman" w:cs="Times New Roman"/>
          <w:sz w:val="24"/>
          <w:szCs w:val="24"/>
        </w:rPr>
        <w:t>u,</w:t>
      </w:r>
      <w:r w:rsidR="003D6BB6">
        <w:rPr>
          <w:rFonts w:ascii="Times New Roman" w:eastAsia="Times New Roman" w:hAnsi="Times New Roman" w:cs="Times New Roman"/>
          <w:spacing w:val="2"/>
          <w:sz w:val="24"/>
          <w:szCs w:val="24"/>
        </w:rPr>
        <w:t xml:space="preserve"> </w:t>
      </w:r>
      <w:r w:rsidR="003D6BB6">
        <w:rPr>
          <w:rFonts w:ascii="Times New Roman" w:eastAsia="Times New Roman" w:hAnsi="Times New Roman" w:cs="Times New Roman"/>
          <w:i/>
          <w:spacing w:val="1"/>
          <w:sz w:val="24"/>
          <w:szCs w:val="24"/>
        </w:rPr>
        <w:t>view_</w:t>
      </w:r>
      <w:r w:rsidR="008200D2">
        <w:rPr>
          <w:rFonts w:ascii="Times New Roman" w:eastAsia="Times New Roman" w:hAnsi="Times New Roman" w:cs="Times New Roman"/>
          <w:spacing w:val="1"/>
          <w:sz w:val="24"/>
          <w:szCs w:val="24"/>
        </w:rPr>
        <w:t>penjualan</w:t>
      </w:r>
      <w:r w:rsidR="00617029" w:rsidRPr="00AF7FA1">
        <w:rPr>
          <w:rFonts w:ascii="Times New Roman" w:eastAsia="Times New Roman" w:hAnsi="Times New Roman" w:cs="Times New Roman"/>
          <w:sz w:val="24"/>
          <w:szCs w:val="24"/>
        </w:rPr>
        <w:t>()</w:t>
      </w:r>
      <w:r w:rsidR="00617029">
        <w:rPr>
          <w:rFonts w:ascii="Times New Roman" w:eastAsia="Times New Roman" w:hAnsi="Times New Roman" w:cs="Times New Roman"/>
          <w:i/>
          <w:sz w:val="24"/>
          <w:szCs w:val="24"/>
        </w:rPr>
        <w:t>, search</w:t>
      </w:r>
      <w:r w:rsidR="003D6BB6">
        <w:rPr>
          <w:rFonts w:ascii="Times New Roman" w:eastAsia="Times New Roman" w:hAnsi="Times New Roman" w:cs="Times New Roman"/>
          <w:i/>
          <w:sz w:val="24"/>
          <w:szCs w:val="24"/>
        </w:rPr>
        <w:t>_</w:t>
      </w:r>
      <w:r w:rsidR="00617029">
        <w:rPr>
          <w:rFonts w:ascii="Times New Roman" w:eastAsia="Times New Roman" w:hAnsi="Times New Roman" w:cs="Times New Roman"/>
          <w:sz w:val="24"/>
          <w:szCs w:val="24"/>
        </w:rPr>
        <w:t>penjualan</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add</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sz w:val="24"/>
          <w:szCs w:val="24"/>
        </w:rPr>
        <w:t>(</w:t>
      </w:r>
      <w:r w:rsidR="003D6BB6">
        <w:rPr>
          <w:rFonts w:ascii="Times New Roman" w:eastAsia="Times New Roman" w:hAnsi="Times New Roman" w:cs="Times New Roman"/>
          <w:spacing w:val="-4"/>
          <w:sz w:val="24"/>
          <w:szCs w:val="24"/>
        </w:rPr>
        <w:t>)</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7C4727">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z w:val="24"/>
          <w:szCs w:val="24"/>
        </w:rPr>
        <w:t>delete</w:t>
      </w:r>
      <w:r w:rsidR="003D6BB6">
        <w:rPr>
          <w:rFonts w:ascii="Times New Roman" w:eastAsia="Times New Roman" w:hAnsi="Times New Roman" w:cs="Times New Roman"/>
          <w:i/>
          <w:sz w:val="24"/>
          <w:szCs w:val="24"/>
        </w:rPr>
        <w:t>_</w:t>
      </w:r>
      <w:r w:rsidR="007C4727">
        <w:rPr>
          <w:rFonts w:ascii="Times New Roman" w:eastAsia="Times New Roman" w:hAnsi="Times New Roman" w:cs="Times New Roman"/>
          <w:sz w:val="24"/>
          <w:szCs w:val="24"/>
        </w:rPr>
        <w:t>penjualan</w:t>
      </w:r>
      <w:r w:rsidR="003D6BB6" w:rsidRPr="00AF7FA1">
        <w:rPr>
          <w:rFonts w:ascii="Times New Roman" w:eastAsia="Times New Roman" w:hAnsi="Times New Roman" w:cs="Times New Roman"/>
          <w:sz w:val="24"/>
          <w:szCs w:val="24"/>
        </w:rPr>
        <w:t>()</w:t>
      </w:r>
      <w:r w:rsidR="007C4727">
        <w:rPr>
          <w:rFonts w:ascii="Times New Roman" w:eastAsia="Times New Roman" w:hAnsi="Times New Roman" w:cs="Times New Roman"/>
          <w:i/>
          <w:sz w:val="24"/>
          <w:szCs w:val="24"/>
        </w:rPr>
        <w:t>, process_</w:t>
      </w:r>
      <w:r w:rsidR="007C4727">
        <w:rPr>
          <w:rFonts w:ascii="Times New Roman" w:eastAsia="Times New Roman" w:hAnsi="Times New Roman" w:cs="Times New Roman"/>
          <w:sz w:val="24"/>
          <w:szCs w:val="24"/>
        </w:rPr>
        <w:t xml:space="preserve">penjualan(), dan </w:t>
      </w:r>
      <w:r w:rsidR="007C4727">
        <w:rPr>
          <w:rFonts w:ascii="Times New Roman" w:eastAsia="Times New Roman" w:hAnsi="Times New Roman" w:cs="Times New Roman"/>
          <w:i/>
          <w:sz w:val="24"/>
          <w:szCs w:val="24"/>
        </w:rPr>
        <w:t>print</w:t>
      </w:r>
      <w:r w:rsidR="007C4727">
        <w:rPr>
          <w:rFonts w:ascii="Times New Roman" w:eastAsia="Times New Roman" w:hAnsi="Times New Roman" w:cs="Times New Roman"/>
          <w:i/>
          <w:sz w:val="24"/>
          <w:szCs w:val="24"/>
        </w:rPr>
        <w:softHyphen/>
      </w:r>
      <w:r w:rsidR="007C4727">
        <w:rPr>
          <w:rFonts w:ascii="Times New Roman" w:eastAsia="Times New Roman" w:hAnsi="Times New Roman" w:cs="Times New Roman"/>
          <w:i/>
          <w:sz w:val="24"/>
          <w:szCs w:val="24"/>
        </w:rPr>
        <w:softHyphen/>
        <w:t>_</w:t>
      </w:r>
      <w:r w:rsidR="007C4727">
        <w:rPr>
          <w:rFonts w:ascii="Times New Roman" w:eastAsia="Times New Roman" w:hAnsi="Times New Roman" w:cs="Times New Roman"/>
          <w:sz w:val="24"/>
          <w:szCs w:val="24"/>
        </w:rPr>
        <w:t>penjualan()</w:t>
      </w:r>
      <w:r w:rsidR="00892C33">
        <w:rPr>
          <w:rFonts w:ascii="Times New Roman" w:eastAsia="Times New Roman" w:hAnsi="Times New Roman" w:cs="Times New Roman"/>
          <w:sz w:val="24"/>
          <w:szCs w:val="24"/>
        </w:rPr>
        <w:t>.</w:t>
      </w:r>
    </w:p>
    <w:p w:rsidR="003D6BB6" w:rsidRPr="00E847BD" w:rsidRDefault="003D6BB6" w:rsidP="00DA47CF">
      <w:pPr>
        <w:spacing w:after="0" w:line="360" w:lineRule="auto"/>
        <w:ind w:right="76"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7C4727">
        <w:rPr>
          <w:rFonts w:ascii="Times New Roman" w:eastAsia="Times New Roman" w:hAnsi="Times New Roman" w:cs="Times New Roman"/>
          <w:sz w:val="24"/>
          <w:szCs w:val="24"/>
        </w:rPr>
        <w:t>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7C4727">
        <w:rPr>
          <w:rFonts w:ascii="Times New Roman" w:eastAsia="Times New Roman" w:hAnsi="Times New Roman" w:cs="Times New Roman"/>
          <w:sz w:val="24"/>
          <w:szCs w:val="24"/>
        </w:rPr>
        <w:t xml:space="preserve">penjualan </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data barang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add</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7C4727">
        <w:rPr>
          <w:rFonts w:ascii="Times New Roman" w:eastAsia="Times New Roman" w:hAnsi="Times New Roman" w:cs="Times New Roman"/>
          <w:sz w:val="24"/>
          <w:szCs w:val="24"/>
        </w:rPr>
        <w:t xml:space="preserve"> data dalam tabel</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w:t>
      </w:r>
      <w:r w:rsidR="007C4727">
        <w:rPr>
          <w:rFonts w:ascii="Times New Roman" w:eastAsia="Times New Roman" w:hAnsi="Times New Roman" w:cs="Times New Roman"/>
          <w:sz w:val="24"/>
          <w:szCs w:val="24"/>
        </w:rPr>
        <w:t>ubah</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delete 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pesan “data berhasil dihapus”, </w:t>
      </w:r>
      <w:r w:rsidR="007C4727">
        <w:rPr>
          <w:rFonts w:ascii="Times New Roman" w:eastAsia="Times New Roman" w:hAnsi="Times New Roman" w:cs="Times New Roman"/>
          <w:i/>
          <w:sz w:val="24"/>
          <w:szCs w:val="24"/>
        </w:rPr>
        <w:t>process_</w:t>
      </w:r>
      <w:r w:rsidR="007C4727">
        <w:rPr>
          <w:rFonts w:ascii="Times New Roman" w:eastAsia="Times New Roman" w:hAnsi="Times New Roman" w:cs="Times New Roman"/>
          <w:sz w:val="24"/>
          <w:szCs w:val="24"/>
        </w:rPr>
        <w:t xml:space="preserve">penjualan() akan menampilkan data barang yang dipesan dan </w:t>
      </w:r>
      <w:r w:rsidR="00AF7FA1">
        <w:rPr>
          <w:rFonts w:ascii="Times New Roman" w:eastAsia="Times New Roman" w:hAnsi="Times New Roman" w:cs="Times New Roman"/>
          <w:i/>
          <w:sz w:val="24"/>
          <w:szCs w:val="24"/>
        </w:rPr>
        <w:t>print_</w:t>
      </w:r>
      <w:r w:rsidR="00AF7FA1">
        <w:rPr>
          <w:rFonts w:ascii="Times New Roman" w:eastAsia="Times New Roman" w:hAnsi="Times New Roman" w:cs="Times New Roman"/>
          <w:sz w:val="24"/>
          <w:szCs w:val="24"/>
        </w:rPr>
        <w:t>penjualan() akan menampilkan halaman cetak data barang</w:t>
      </w:r>
      <w:r>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AF7FA1" w:rsidRPr="00AD3872" w:rsidRDefault="00AF7FA1" w:rsidP="00AF7FA1">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A06F77">
        <w:rPr>
          <w:rFonts w:ascii="Times New Roman" w:hAnsi="Times New Roman" w:cs="Times New Roman"/>
          <w:i/>
          <w:sz w:val="24"/>
          <w:szCs w:val="24"/>
        </w:rPr>
        <w:t xml:space="preserve">Stock </w:t>
      </w:r>
      <w:r w:rsidR="00A06F77">
        <w:rPr>
          <w:rFonts w:ascii="Times New Roman" w:hAnsi="Times New Roman" w:cs="Times New Roman"/>
          <w:sz w:val="24"/>
          <w:szCs w:val="24"/>
        </w:rPr>
        <w:t>Barang</w:t>
      </w:r>
    </w:p>
    <w:tbl>
      <w:tblPr>
        <w:tblpPr w:leftFromText="180" w:rightFromText="180" w:vertAnchor="text" w:horzAnchor="margin" w:tblpX="108" w:tblpY="4"/>
        <w:tblW w:w="8222" w:type="dxa"/>
        <w:tblLook w:val="04A0" w:firstRow="1" w:lastRow="0" w:firstColumn="1" w:lastColumn="0" w:noHBand="0" w:noVBand="1"/>
      </w:tblPr>
      <w:tblGrid>
        <w:gridCol w:w="8222"/>
      </w:tblGrid>
      <w:tr w:rsidR="00AF7FA1" w:rsidRPr="004967D4" w:rsidTr="0070009C">
        <w:trPr>
          <w:trHeight w:val="594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F7FA1" w:rsidRPr="004967D4" w:rsidRDefault="004C0BF8" w:rsidP="00AF7FA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9888" behindDoc="1" locked="0" layoutInCell="1" allowOverlap="1" wp14:anchorId="01F5FE35" wp14:editId="5525D779">
                  <wp:simplePos x="0" y="0"/>
                  <wp:positionH relativeFrom="column">
                    <wp:posOffset>-53340</wp:posOffset>
                  </wp:positionH>
                  <wp:positionV relativeFrom="paragraph">
                    <wp:posOffset>-160020</wp:posOffset>
                  </wp:positionV>
                  <wp:extent cx="5177790" cy="3701415"/>
                  <wp:effectExtent l="0" t="0" r="381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tock.jpg"/>
                          <pic:cNvPicPr/>
                        </pic:nvPicPr>
                        <pic:blipFill>
                          <a:blip r:embed="rId109">
                            <a:extLst>
                              <a:ext uri="{28A0092B-C50C-407E-A947-70E740481C1C}">
                                <a14:useLocalDpi xmlns:a14="http://schemas.microsoft.com/office/drawing/2010/main" val="0"/>
                              </a:ext>
                            </a:extLst>
                          </a:blip>
                          <a:stretch>
                            <a:fillRect/>
                          </a:stretch>
                        </pic:blipFill>
                        <pic:spPr>
                          <a:xfrm>
                            <a:off x="0" y="0"/>
                            <a:ext cx="5177790" cy="3701415"/>
                          </a:xfrm>
                          <a:prstGeom prst="rect">
                            <a:avLst/>
                          </a:prstGeom>
                        </pic:spPr>
                      </pic:pic>
                    </a:graphicData>
                  </a:graphic>
                  <wp14:sizeRelH relativeFrom="page">
                    <wp14:pctWidth>0</wp14:pctWidth>
                  </wp14:sizeRelH>
                  <wp14:sizeRelV relativeFrom="page">
                    <wp14:pctHeight>0</wp14:pctHeight>
                  </wp14:sizeRelV>
                </wp:anchor>
              </w:drawing>
            </w:r>
          </w:p>
        </w:tc>
      </w:tr>
      <w:tr w:rsidR="00AF7FA1" w:rsidRPr="004967D4" w:rsidTr="0070009C">
        <w:trPr>
          <w:trHeight w:val="69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F7FA1" w:rsidRPr="00A06F77" w:rsidRDefault="0070009C" w:rsidP="0070009C">
            <w:pPr>
              <w:pStyle w:val="Caption"/>
              <w:ind w:firstLine="1985"/>
              <w:jc w:val="both"/>
              <w:rPr>
                <w:rFonts w:ascii="Times New Roman" w:hAnsi="Times New Roman" w:cs="Times New Roman"/>
                <w:sz w:val="24"/>
                <w:szCs w:val="24"/>
              </w:rPr>
            </w:pPr>
            <w:bookmarkStart w:id="414" w:name="_Toc72484837"/>
            <w:r w:rsidRPr="0070009C">
              <w:rPr>
                <w:rFonts w:ascii="Times New Roman" w:hAnsi="Times New Roman" w:cs="Times New Roman"/>
                <w:color w:val="auto"/>
                <w:sz w:val="24"/>
                <w:szCs w:val="24"/>
              </w:rPr>
              <w:t xml:space="preserve">Gambar 3. </w:t>
            </w:r>
            <w:r w:rsidRPr="0070009C">
              <w:rPr>
                <w:rFonts w:ascii="Times New Roman" w:hAnsi="Times New Roman" w:cs="Times New Roman"/>
                <w:color w:val="auto"/>
                <w:sz w:val="24"/>
                <w:szCs w:val="24"/>
              </w:rPr>
              <w:fldChar w:fldCharType="begin"/>
            </w:r>
            <w:r w:rsidRPr="0070009C">
              <w:rPr>
                <w:rFonts w:ascii="Times New Roman" w:hAnsi="Times New Roman" w:cs="Times New Roman"/>
                <w:color w:val="auto"/>
                <w:sz w:val="24"/>
                <w:szCs w:val="24"/>
              </w:rPr>
              <w:instrText xml:space="preserve"> SEQ Gambar_3. \* ARABIC </w:instrText>
            </w:r>
            <w:r w:rsidRPr="0070009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70009C">
              <w:rPr>
                <w:rFonts w:ascii="Times New Roman" w:hAnsi="Times New Roman" w:cs="Times New Roman"/>
                <w:color w:val="auto"/>
                <w:sz w:val="24"/>
                <w:szCs w:val="24"/>
              </w:rPr>
              <w:fldChar w:fldCharType="end"/>
            </w:r>
            <w:r w:rsidRPr="0070009C">
              <w:rPr>
                <w:rFonts w:ascii="Times New Roman" w:hAnsi="Times New Roman" w:cs="Times New Roman"/>
                <w:color w:val="auto"/>
                <w:sz w:val="24"/>
                <w:szCs w:val="24"/>
              </w:rPr>
              <w:t xml:space="preserve"> </w:t>
            </w:r>
            <w:r w:rsidRPr="0070009C">
              <w:rPr>
                <w:rFonts w:ascii="Times New Roman" w:hAnsi="Times New Roman" w:cs="Times New Roman"/>
                <w:i/>
                <w:color w:val="auto"/>
                <w:sz w:val="24"/>
                <w:szCs w:val="24"/>
              </w:rPr>
              <w:t xml:space="preserve">State Diagram Stock </w:t>
            </w:r>
            <w:r w:rsidRPr="0070009C">
              <w:rPr>
                <w:rFonts w:ascii="Times New Roman" w:hAnsi="Times New Roman" w:cs="Times New Roman"/>
                <w:color w:val="auto"/>
                <w:sz w:val="24"/>
                <w:szCs w:val="24"/>
              </w:rPr>
              <w:t>Barang</w:t>
            </w:r>
            <w:bookmarkEnd w:id="414"/>
          </w:p>
        </w:tc>
      </w:tr>
    </w:tbl>
    <w:p w:rsidR="00AF7FA1" w:rsidRPr="00CD579C" w:rsidRDefault="00AF7FA1"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AF7FA1">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8 </w:t>
      </w:r>
      <w:r w:rsidR="00AF7FA1">
        <w:rPr>
          <w:rFonts w:ascii="Times New Roman" w:eastAsia="Times New Roman" w:hAnsi="Times New Roman" w:cs="Times New Roman"/>
          <w:i/>
          <w:spacing w:val="-4"/>
          <w:sz w:val="24"/>
          <w:szCs w:val="24"/>
        </w:rPr>
        <w:t>S</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a</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e</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i/>
          <w:spacing w:val="-1"/>
          <w:sz w:val="24"/>
          <w:szCs w:val="24"/>
        </w:rPr>
        <w:t>D</w:t>
      </w:r>
      <w:r w:rsidR="00AF7FA1">
        <w:rPr>
          <w:rFonts w:ascii="Times New Roman" w:eastAsia="Times New Roman" w:hAnsi="Times New Roman" w:cs="Times New Roman"/>
          <w:i/>
          <w:spacing w:val="1"/>
          <w:sz w:val="24"/>
          <w:szCs w:val="24"/>
        </w:rPr>
        <w:t>i</w:t>
      </w:r>
      <w:r w:rsidR="00AF7FA1">
        <w:rPr>
          <w:rFonts w:ascii="Times New Roman" w:eastAsia="Times New Roman" w:hAnsi="Times New Roman" w:cs="Times New Roman"/>
          <w:i/>
          <w:sz w:val="24"/>
          <w:szCs w:val="24"/>
        </w:rPr>
        <w:t>ag</w:t>
      </w:r>
      <w:r w:rsidR="00AF7FA1">
        <w:rPr>
          <w:rFonts w:ascii="Times New Roman" w:eastAsia="Times New Roman" w:hAnsi="Times New Roman" w:cs="Times New Roman"/>
          <w:i/>
          <w:spacing w:val="-1"/>
          <w:sz w:val="24"/>
          <w:szCs w:val="24"/>
        </w:rPr>
        <w:t>r</w:t>
      </w:r>
      <w:r w:rsidR="00AF7FA1">
        <w:rPr>
          <w:rFonts w:ascii="Times New Roman" w:eastAsia="Times New Roman" w:hAnsi="Times New Roman" w:cs="Times New Roman"/>
          <w:i/>
          <w:sz w:val="24"/>
          <w:szCs w:val="24"/>
        </w:rPr>
        <w:t>am</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spacing w:val="-1"/>
          <w:sz w:val="24"/>
          <w:szCs w:val="24"/>
        </w:rPr>
        <w:t>Penjualan</w:t>
      </w:r>
      <w:r w:rsidR="00AF7FA1">
        <w:rPr>
          <w:rFonts w:ascii="Times New Roman" w:eastAsia="Times New Roman" w:hAnsi="Times New Roman" w:cs="Times New Roman"/>
          <w:i/>
          <w:spacing w:val="1"/>
          <w:sz w:val="24"/>
          <w:szCs w:val="24"/>
        </w:rPr>
        <w:t xml:space="preserve"> </w:t>
      </w:r>
      <w:r w:rsidR="00AF7FA1">
        <w:rPr>
          <w:rFonts w:ascii="Times New Roman" w:eastAsia="Times New Roman" w:hAnsi="Times New Roman" w:cs="Times New Roman"/>
          <w:spacing w:val="1"/>
          <w:sz w:val="24"/>
          <w:szCs w:val="24"/>
        </w:rPr>
        <w:t>te</w:t>
      </w:r>
      <w:r w:rsidR="00AF7FA1">
        <w:rPr>
          <w:rFonts w:ascii="Times New Roman" w:eastAsia="Times New Roman" w:hAnsi="Times New Roman" w:cs="Times New Roman"/>
          <w:sz w:val="24"/>
          <w:szCs w:val="24"/>
        </w:rPr>
        <w:t>rd</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pacing w:val="-4"/>
          <w:sz w:val="24"/>
          <w:szCs w:val="24"/>
        </w:rPr>
        <w:t>p</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z w:val="24"/>
          <w:szCs w:val="24"/>
        </w:rPr>
        <w:t>t</w:t>
      </w:r>
      <w:r w:rsidR="00AF7FA1">
        <w:rPr>
          <w:rFonts w:ascii="Times New Roman" w:eastAsia="Times New Roman" w:hAnsi="Times New Roman" w:cs="Times New Roman"/>
          <w:spacing w:val="5"/>
          <w:sz w:val="24"/>
          <w:szCs w:val="24"/>
        </w:rPr>
        <w:t xml:space="preserve"> </w:t>
      </w:r>
      <w:r w:rsidR="00000166">
        <w:rPr>
          <w:rFonts w:ascii="Times New Roman" w:eastAsia="Times New Roman" w:hAnsi="Times New Roman" w:cs="Times New Roman"/>
          <w:sz w:val="24"/>
          <w:szCs w:val="24"/>
        </w:rPr>
        <w:t>9</w:t>
      </w:r>
      <w:r w:rsidR="00AF7FA1">
        <w:rPr>
          <w:rFonts w:ascii="Times New Roman" w:eastAsia="Times New Roman" w:hAnsi="Times New Roman" w:cs="Times New Roman"/>
          <w:spacing w:val="6"/>
          <w:sz w:val="24"/>
          <w:szCs w:val="24"/>
        </w:rPr>
        <w:t xml:space="preserve"> </w:t>
      </w:r>
      <w:r w:rsidR="00AF7FA1">
        <w:rPr>
          <w:rFonts w:ascii="Times New Roman" w:eastAsia="Times New Roman" w:hAnsi="Times New Roman" w:cs="Times New Roman"/>
          <w:spacing w:val="-4"/>
          <w:sz w:val="24"/>
          <w:szCs w:val="24"/>
        </w:rPr>
        <w:t>f</w:t>
      </w:r>
      <w:r w:rsidR="00AF7FA1">
        <w:rPr>
          <w:rFonts w:ascii="Times New Roman" w:eastAsia="Times New Roman" w:hAnsi="Times New Roman" w:cs="Times New Roman"/>
          <w:sz w:val="24"/>
          <w:szCs w:val="24"/>
        </w:rPr>
        <w:t>ung</w:t>
      </w:r>
      <w:r w:rsidR="00AF7FA1">
        <w:rPr>
          <w:rFonts w:ascii="Times New Roman" w:eastAsia="Times New Roman" w:hAnsi="Times New Roman" w:cs="Times New Roman"/>
          <w:spacing w:val="-1"/>
          <w:sz w:val="24"/>
          <w:szCs w:val="24"/>
        </w:rPr>
        <w:t>s</w:t>
      </w:r>
      <w:r w:rsidR="00AF7FA1">
        <w:rPr>
          <w:rFonts w:ascii="Times New Roman" w:eastAsia="Times New Roman" w:hAnsi="Times New Roman" w:cs="Times New Roman"/>
          <w:sz w:val="24"/>
          <w:szCs w:val="24"/>
        </w:rPr>
        <w:t>i</w:t>
      </w:r>
      <w:r w:rsidR="00AF7FA1">
        <w:rPr>
          <w:rFonts w:ascii="Times New Roman" w:eastAsia="Times New Roman" w:hAnsi="Times New Roman" w:cs="Times New Roman"/>
          <w:spacing w:val="5"/>
          <w:sz w:val="24"/>
          <w:szCs w:val="24"/>
        </w:rPr>
        <w:t xml:space="preserve"> </w:t>
      </w:r>
      <w:r w:rsidR="00AF7FA1">
        <w:rPr>
          <w:rFonts w:ascii="Times New Roman" w:eastAsia="Times New Roman" w:hAnsi="Times New Roman" w:cs="Times New Roman"/>
          <w:sz w:val="24"/>
          <w:szCs w:val="24"/>
        </w:rPr>
        <w:t>y</w:t>
      </w:r>
      <w:r w:rsidR="00AF7FA1">
        <w:rPr>
          <w:rFonts w:ascii="Times New Roman" w:eastAsia="Times New Roman" w:hAnsi="Times New Roman" w:cs="Times New Roman"/>
          <w:spacing w:val="1"/>
          <w:sz w:val="24"/>
          <w:szCs w:val="24"/>
        </w:rPr>
        <w:t>ait</w:t>
      </w:r>
      <w:r w:rsidR="00AF7FA1">
        <w:rPr>
          <w:rFonts w:ascii="Times New Roman" w:eastAsia="Times New Roman" w:hAnsi="Times New Roman" w:cs="Times New Roman"/>
          <w:sz w:val="24"/>
          <w:szCs w:val="24"/>
        </w:rPr>
        <w:t>u,</w:t>
      </w:r>
      <w:r w:rsidR="00AF7FA1">
        <w:rPr>
          <w:rFonts w:ascii="Times New Roman" w:eastAsia="Times New Roman" w:hAnsi="Times New Roman" w:cs="Times New Roman"/>
          <w:spacing w:val="2"/>
          <w:sz w:val="24"/>
          <w:szCs w:val="24"/>
        </w:rPr>
        <w:t xml:space="preserve"> </w:t>
      </w:r>
      <w:r w:rsidR="00AF7FA1">
        <w:rPr>
          <w:rFonts w:ascii="Times New Roman" w:eastAsia="Times New Roman" w:hAnsi="Times New Roman" w:cs="Times New Roman"/>
          <w:i/>
          <w:spacing w:val="1"/>
          <w:sz w:val="24"/>
          <w:szCs w:val="24"/>
        </w:rPr>
        <w:t>view_</w:t>
      </w:r>
      <w:r w:rsidR="00261DB0">
        <w:rPr>
          <w:rFonts w:ascii="Times New Roman" w:eastAsia="Times New Roman" w:hAnsi="Times New Roman" w:cs="Times New Roman"/>
          <w:i/>
          <w:spacing w:val="1"/>
          <w:sz w:val="24"/>
          <w:szCs w:val="24"/>
        </w:rPr>
        <w:t>stock</w:t>
      </w:r>
      <w:r w:rsidR="00AF7FA1" w:rsidRPr="00AF7FA1">
        <w:rPr>
          <w:rFonts w:ascii="Times New Roman" w:eastAsia="Times New Roman" w:hAnsi="Times New Roman" w:cs="Times New Roman"/>
          <w:sz w:val="24"/>
          <w:szCs w:val="24"/>
        </w:rPr>
        <w:t>()</w:t>
      </w:r>
      <w:r w:rsidR="00AF7FA1">
        <w:rPr>
          <w:rFonts w:ascii="Times New Roman" w:eastAsia="Times New Roman" w:hAnsi="Times New Roman" w:cs="Times New Roman"/>
          <w:i/>
          <w:sz w:val="24"/>
          <w:szCs w:val="24"/>
        </w:rPr>
        <w:t xml:space="preserve">, </w:t>
      </w:r>
      <w:r w:rsidR="00261DB0">
        <w:rPr>
          <w:rFonts w:ascii="Times New Roman" w:eastAsia="Times New Roman" w:hAnsi="Times New Roman" w:cs="Times New Roman"/>
          <w:i/>
          <w:sz w:val="24"/>
          <w:szCs w:val="24"/>
        </w:rPr>
        <w:t>view_stock-</w:t>
      </w:r>
      <w:r w:rsidR="00261DB0" w:rsidRPr="00261DB0">
        <w:rPr>
          <w:rFonts w:ascii="Times New Roman" w:eastAsia="Times New Roman" w:hAnsi="Times New Roman" w:cs="Times New Roman"/>
          <w:sz w:val="24"/>
          <w:szCs w:val="24"/>
        </w:rPr>
        <w:t>in</w:t>
      </w:r>
      <w:r w:rsidR="00261DB0">
        <w:rPr>
          <w:rFonts w:ascii="Times New Roman" w:eastAsia="Times New Roman" w:hAnsi="Times New Roman" w:cs="Times New Roman"/>
          <w:sz w:val="24"/>
          <w:szCs w:val="24"/>
        </w:rPr>
        <w:t xml:space="preserve">(), </w:t>
      </w:r>
      <w:r w:rsidR="00261DB0" w:rsidRPr="00261DB0">
        <w:rPr>
          <w:rFonts w:ascii="Times New Roman" w:eastAsia="Times New Roman" w:hAnsi="Times New Roman" w:cs="Times New Roman"/>
          <w:i/>
          <w:sz w:val="24"/>
          <w:szCs w:val="24"/>
        </w:rPr>
        <w:t>add</w:t>
      </w:r>
      <w:r w:rsidR="00AF7FA1">
        <w:rPr>
          <w:rFonts w:ascii="Times New Roman" w:eastAsia="Times New Roman" w:hAnsi="Times New Roman" w:cs="Times New Roman"/>
          <w:i/>
          <w:sz w:val="24"/>
          <w:szCs w:val="24"/>
        </w:rPr>
        <w:t>_</w:t>
      </w:r>
      <w:r w:rsidR="00261DB0">
        <w:rPr>
          <w:rFonts w:ascii="Times New Roman" w:eastAsia="Times New Roman" w:hAnsi="Times New Roman" w:cs="Times New Roman"/>
          <w:i/>
          <w:sz w:val="24"/>
          <w:szCs w:val="24"/>
        </w:rPr>
        <w:t>stock-i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_stock-in</w:t>
      </w:r>
      <w:r w:rsidR="00AF7FA1">
        <w:rPr>
          <w:rFonts w:ascii="Times New Roman" w:eastAsia="Times New Roman" w:hAnsi="Times New Roman" w:cs="Times New Roman"/>
          <w:sz w:val="24"/>
          <w:szCs w:val="24"/>
        </w:rPr>
        <w:t>(</w:t>
      </w:r>
      <w:r w:rsidR="00AF7FA1">
        <w:rPr>
          <w:rFonts w:ascii="Times New Roman" w:eastAsia="Times New Roman" w:hAnsi="Times New Roman" w:cs="Times New Roman"/>
          <w:spacing w:val="-4"/>
          <w:sz w:val="24"/>
          <w:szCs w:val="24"/>
        </w:rPr>
        <w: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 xml:space="preserve"> search_stock-in</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view_stock-out</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add_stock-out</w:t>
      </w:r>
      <w:r w:rsidR="00261DB0">
        <w:rPr>
          <w:rFonts w:ascii="Times New Roman" w:eastAsia="Times New Roman" w:hAnsi="Times New Roman" w:cs="Times New Roman"/>
          <w:sz w:val="24"/>
          <w:szCs w:val="24"/>
        </w:rPr>
        <w:t>(),</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w:t>
      </w:r>
      <w:r w:rsidR="00AF7FA1">
        <w:rPr>
          <w:rFonts w:ascii="Times New Roman" w:eastAsia="Times New Roman" w:hAnsi="Times New Roman" w:cs="Times New Roman"/>
          <w:i/>
          <w:spacing w:val="1"/>
          <w:sz w:val="24"/>
          <w:szCs w:val="24"/>
        </w:rPr>
        <w:t>_</w:t>
      </w:r>
      <w:r w:rsidR="00261DB0">
        <w:rPr>
          <w:rFonts w:ascii="Times New Roman" w:eastAsia="Times New Roman" w:hAnsi="Times New Roman" w:cs="Times New Roman"/>
          <w:i/>
          <w:spacing w:val="1"/>
          <w:sz w:val="24"/>
          <w:szCs w:val="24"/>
        </w:rPr>
        <w:t>stock-ou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sz w:val="24"/>
          <w:szCs w:val="24"/>
        </w:rPr>
        <w:t xml:space="preserve"> da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search_stock-out</w:t>
      </w:r>
      <w:r w:rsidR="00AF7FA1" w:rsidRP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w:t>
      </w:r>
      <w:r w:rsidR="00AF7FA1">
        <w:rPr>
          <w:rFonts w:ascii="Times New Roman" w:eastAsia="Times New Roman" w:hAnsi="Times New Roman" w:cs="Times New Roman"/>
          <w:sz w:val="24"/>
          <w:szCs w:val="24"/>
        </w:rPr>
        <w:t xml:space="preserve">. </w:t>
      </w:r>
    </w:p>
    <w:p w:rsidR="00AF7FA1" w:rsidRDefault="00AF7FA1"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4C0BF8">
        <w:rPr>
          <w:rFonts w:ascii="Times New Roman" w:eastAsia="Times New Roman" w:hAnsi="Times New Roman" w:cs="Times New Roman"/>
          <w:i/>
          <w:sz w:val="24"/>
          <w:szCs w:val="24"/>
        </w:rPr>
        <w:t>stoc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4C0BF8">
        <w:rPr>
          <w:rFonts w:ascii="Times New Roman" w:eastAsia="Times New Roman" w:hAnsi="Times New Roman" w:cs="Times New Roman"/>
          <w:i/>
          <w:sz w:val="24"/>
          <w:szCs w:val="24"/>
        </w:rPr>
        <w:t xml:space="preserve">stock </w:t>
      </w:r>
      <w:r w:rsidR="004C0BF8">
        <w:rPr>
          <w:rFonts w:ascii="Times New Roman" w:eastAsia="Times New Roman" w:hAnsi="Times New Roman" w:cs="Times New Roman"/>
          <w:sz w:val="24"/>
          <w:szCs w:val="24"/>
        </w:rPr>
        <w:t>barang</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view</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ata barang</w:t>
      </w:r>
      <w:r w:rsidR="004C0BF8">
        <w:rPr>
          <w:rFonts w:ascii="Times New Roman" w:eastAsia="Times New Roman" w:hAnsi="Times New Roman" w:cs="Times New Roman"/>
          <w:sz w:val="24"/>
          <w:szCs w:val="24"/>
        </w:rPr>
        <w:t xml:space="preserve"> masuk</w:t>
      </w:r>
      <w:r>
        <w:rPr>
          <w:rFonts w:ascii="Times New Roman" w:eastAsia="Times New Roman" w:hAnsi="Times New Roman" w:cs="Times New Roman"/>
          <w:sz w:val="24"/>
          <w:szCs w:val="24"/>
        </w:rPr>
        <w:t xml:space="preserve"> ,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pesan “data berhasil ditambahkan”</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delete</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sidR="004C0B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w:t>
      </w:r>
      <w:r w:rsidR="004C0BF8">
        <w:rPr>
          <w:rFonts w:ascii="Times New Roman" w:eastAsia="Times New Roman" w:hAnsi="Times New Roman" w:cs="Times New Roman"/>
          <w:sz w:val="24"/>
          <w:szCs w:val="24"/>
        </w:rPr>
        <w:t>ihapus</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data dalam tabel, </w:t>
      </w:r>
      <w:r w:rsidR="004C0BF8">
        <w:rPr>
          <w:rFonts w:ascii="Times New Roman" w:eastAsia="Times New Roman" w:hAnsi="Times New Roman" w:cs="Times New Roman"/>
          <w:i/>
          <w:spacing w:val="1"/>
          <w:sz w:val="24"/>
          <w:szCs w:val="24"/>
        </w:rPr>
        <w:t>view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data barang keluar , </w:t>
      </w:r>
      <w:r w:rsidR="004C0BF8">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add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tambahkan”, </w:t>
      </w:r>
      <w:r w:rsidR="004C0BF8">
        <w:rPr>
          <w:rFonts w:ascii="Times New Roman" w:eastAsia="Times New Roman" w:hAnsi="Times New Roman" w:cs="Times New Roman"/>
          <w:i/>
          <w:spacing w:val="1"/>
          <w:sz w:val="24"/>
          <w:szCs w:val="24"/>
        </w:rPr>
        <w:t>delete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hapus”, dan </w:t>
      </w:r>
      <w:r w:rsidR="004C0BF8">
        <w:rPr>
          <w:rFonts w:ascii="Times New Roman" w:eastAsia="Times New Roman" w:hAnsi="Times New Roman" w:cs="Times New Roman"/>
          <w:i/>
          <w:spacing w:val="1"/>
          <w:sz w:val="24"/>
          <w:szCs w:val="24"/>
        </w:rPr>
        <w:t>search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n data dalam tabel,.</w:t>
      </w: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B21FF8" w:rsidRDefault="00B21FF8" w:rsidP="00AF7FA1">
      <w:pPr>
        <w:spacing w:after="0" w:line="360" w:lineRule="auto"/>
        <w:ind w:right="76" w:firstLine="721"/>
        <w:jc w:val="both"/>
        <w:rPr>
          <w:rFonts w:ascii="Times New Roman" w:eastAsia="Times New Roman" w:hAnsi="Times New Roman" w:cs="Times New Roman"/>
          <w:sz w:val="24"/>
          <w:szCs w:val="24"/>
        </w:rPr>
      </w:pPr>
    </w:p>
    <w:p w:rsidR="004C0BF8" w:rsidRPr="00AD3872" w:rsidRDefault="004C0BF8" w:rsidP="004C0BF8">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835A6B">
        <w:rPr>
          <w:rFonts w:ascii="Times New Roman" w:hAnsi="Times New Roman" w:cs="Times New Roman"/>
          <w:sz w:val="24"/>
          <w:szCs w:val="24"/>
        </w:rPr>
        <w:t>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4C0BF8" w:rsidRPr="004967D4" w:rsidTr="001728A9">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C0BF8" w:rsidRPr="004967D4" w:rsidRDefault="00B21FF8" w:rsidP="00B6733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0912" behindDoc="1" locked="0" layoutInCell="1" allowOverlap="1" wp14:anchorId="27C81AD9" wp14:editId="42BAB1CD">
                  <wp:simplePos x="0" y="0"/>
                  <wp:positionH relativeFrom="column">
                    <wp:posOffset>-49530</wp:posOffset>
                  </wp:positionH>
                  <wp:positionV relativeFrom="paragraph">
                    <wp:posOffset>-3345180</wp:posOffset>
                  </wp:positionV>
                  <wp:extent cx="5190490" cy="501904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roduk.jpg"/>
                          <pic:cNvPicPr/>
                        </pic:nvPicPr>
                        <pic:blipFill>
                          <a:blip r:embed="rId110">
                            <a:extLst>
                              <a:ext uri="{28A0092B-C50C-407E-A947-70E740481C1C}">
                                <a14:useLocalDpi xmlns:a14="http://schemas.microsoft.com/office/drawing/2010/main" val="0"/>
                              </a:ext>
                            </a:extLst>
                          </a:blip>
                          <a:stretch>
                            <a:fillRect/>
                          </a:stretch>
                        </pic:blipFill>
                        <pic:spPr>
                          <a:xfrm>
                            <a:off x="0" y="0"/>
                            <a:ext cx="5190490" cy="5019040"/>
                          </a:xfrm>
                          <a:prstGeom prst="rect">
                            <a:avLst/>
                          </a:prstGeom>
                        </pic:spPr>
                      </pic:pic>
                    </a:graphicData>
                  </a:graphic>
                  <wp14:sizeRelH relativeFrom="page">
                    <wp14:pctWidth>0</wp14:pctWidth>
                  </wp14:sizeRelH>
                  <wp14:sizeRelV relativeFrom="page">
                    <wp14:pctHeight>0</wp14:pctHeight>
                  </wp14:sizeRelV>
                </wp:anchor>
              </w:drawing>
            </w:r>
          </w:p>
        </w:tc>
      </w:tr>
      <w:tr w:rsidR="004C0BF8" w:rsidRPr="004967D4" w:rsidTr="00B6733B">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4C0BF8" w:rsidRPr="001728A9" w:rsidRDefault="001728A9" w:rsidP="001728A9">
            <w:pPr>
              <w:pStyle w:val="Caption"/>
              <w:ind w:firstLine="1985"/>
              <w:jc w:val="both"/>
              <w:rPr>
                <w:rFonts w:ascii="Times New Roman" w:hAnsi="Times New Roman" w:cs="Times New Roman"/>
                <w:sz w:val="24"/>
                <w:szCs w:val="24"/>
              </w:rPr>
            </w:pPr>
            <w:bookmarkStart w:id="415" w:name="_Toc72484838"/>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tate Diagram</w:t>
            </w:r>
            <w:r w:rsidRPr="001728A9">
              <w:rPr>
                <w:rFonts w:ascii="Times New Roman" w:hAnsi="Times New Roman" w:cs="Times New Roman"/>
                <w:color w:val="auto"/>
                <w:sz w:val="24"/>
                <w:szCs w:val="24"/>
              </w:rPr>
              <w:t xml:space="preserve"> Produk</w:t>
            </w:r>
            <w:bookmarkEnd w:id="415"/>
          </w:p>
        </w:tc>
      </w:tr>
    </w:tbl>
    <w:p w:rsidR="004C0BF8" w:rsidRPr="00CD579C" w:rsidRDefault="004C0BF8" w:rsidP="004C0BF8">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35A6B" w:rsidRDefault="001728A9" w:rsidP="00DA47CF">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Pada G</w:t>
      </w:r>
      <w:r w:rsidR="00ED28C7">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9 </w:t>
      </w:r>
      <w:r w:rsidR="00ED28C7">
        <w:rPr>
          <w:rFonts w:ascii="Times New Roman" w:eastAsia="Times New Roman" w:hAnsi="Times New Roman" w:cs="Times New Roman"/>
          <w:i/>
          <w:spacing w:val="-4"/>
          <w:sz w:val="24"/>
          <w:szCs w:val="24"/>
        </w:rPr>
        <w:t>S</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a</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e</w:t>
      </w:r>
      <w:r w:rsidR="00ED28C7">
        <w:rPr>
          <w:rFonts w:ascii="Times New Roman" w:eastAsia="Times New Roman" w:hAnsi="Times New Roman" w:cs="Times New Roman"/>
          <w:i/>
          <w:spacing w:val="5"/>
          <w:sz w:val="24"/>
          <w:szCs w:val="24"/>
        </w:rPr>
        <w:t xml:space="preserve"> </w:t>
      </w:r>
      <w:r w:rsidR="00ED28C7">
        <w:rPr>
          <w:rFonts w:ascii="Times New Roman" w:eastAsia="Times New Roman" w:hAnsi="Times New Roman" w:cs="Times New Roman"/>
          <w:i/>
          <w:spacing w:val="-1"/>
          <w:sz w:val="24"/>
          <w:szCs w:val="24"/>
        </w:rPr>
        <w:t>D</w:t>
      </w:r>
      <w:r w:rsidR="00ED28C7">
        <w:rPr>
          <w:rFonts w:ascii="Times New Roman" w:eastAsia="Times New Roman" w:hAnsi="Times New Roman" w:cs="Times New Roman"/>
          <w:i/>
          <w:spacing w:val="1"/>
          <w:sz w:val="24"/>
          <w:szCs w:val="24"/>
        </w:rPr>
        <w:t>i</w:t>
      </w:r>
      <w:r w:rsidR="00ED28C7">
        <w:rPr>
          <w:rFonts w:ascii="Times New Roman" w:eastAsia="Times New Roman" w:hAnsi="Times New Roman" w:cs="Times New Roman"/>
          <w:i/>
          <w:sz w:val="24"/>
          <w:szCs w:val="24"/>
        </w:rPr>
        <w:t>ag</w:t>
      </w:r>
      <w:r w:rsidR="00ED28C7">
        <w:rPr>
          <w:rFonts w:ascii="Times New Roman" w:eastAsia="Times New Roman" w:hAnsi="Times New Roman" w:cs="Times New Roman"/>
          <w:i/>
          <w:spacing w:val="-1"/>
          <w:sz w:val="24"/>
          <w:szCs w:val="24"/>
        </w:rPr>
        <w:t>r</w:t>
      </w:r>
      <w:r w:rsidR="00ED28C7">
        <w:rPr>
          <w:rFonts w:ascii="Times New Roman" w:eastAsia="Times New Roman" w:hAnsi="Times New Roman" w:cs="Times New Roman"/>
          <w:i/>
          <w:sz w:val="24"/>
          <w:szCs w:val="24"/>
        </w:rPr>
        <w:t>am</w:t>
      </w:r>
      <w:r w:rsidR="00ED28C7">
        <w:rPr>
          <w:rFonts w:ascii="Times New Roman" w:eastAsia="Times New Roman" w:hAnsi="Times New Roman" w:cs="Times New Roman"/>
          <w:i/>
          <w:spacing w:val="5"/>
          <w:sz w:val="24"/>
          <w:szCs w:val="24"/>
        </w:rPr>
        <w:t xml:space="preserve"> </w:t>
      </w:r>
      <w:r w:rsidR="00835A6B">
        <w:rPr>
          <w:rFonts w:ascii="Times New Roman" w:eastAsia="Times New Roman" w:hAnsi="Times New Roman" w:cs="Times New Roman"/>
          <w:spacing w:val="-1"/>
          <w:sz w:val="24"/>
          <w:szCs w:val="24"/>
        </w:rPr>
        <w:t>Produk</w:t>
      </w:r>
      <w:r w:rsidR="00ED28C7">
        <w:rPr>
          <w:rFonts w:ascii="Times New Roman" w:eastAsia="Times New Roman" w:hAnsi="Times New Roman" w:cs="Times New Roman"/>
          <w:i/>
          <w:spacing w:val="1"/>
          <w:sz w:val="24"/>
          <w:szCs w:val="24"/>
        </w:rPr>
        <w:t xml:space="preserve"> </w:t>
      </w:r>
      <w:r w:rsidR="00ED28C7">
        <w:rPr>
          <w:rFonts w:ascii="Times New Roman" w:eastAsia="Times New Roman" w:hAnsi="Times New Roman" w:cs="Times New Roman"/>
          <w:spacing w:val="1"/>
          <w:sz w:val="24"/>
          <w:szCs w:val="24"/>
        </w:rPr>
        <w:t>te</w:t>
      </w:r>
      <w:r w:rsidR="00ED28C7">
        <w:rPr>
          <w:rFonts w:ascii="Times New Roman" w:eastAsia="Times New Roman" w:hAnsi="Times New Roman" w:cs="Times New Roman"/>
          <w:sz w:val="24"/>
          <w:szCs w:val="24"/>
        </w:rPr>
        <w:t>rd</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pacing w:val="-4"/>
          <w:sz w:val="24"/>
          <w:szCs w:val="24"/>
        </w:rPr>
        <w:t>p</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z w:val="24"/>
          <w:szCs w:val="24"/>
        </w:rPr>
        <w:t>t</w:t>
      </w:r>
      <w:r w:rsidR="00ED28C7">
        <w:rPr>
          <w:rFonts w:ascii="Times New Roman" w:eastAsia="Times New Roman" w:hAnsi="Times New Roman" w:cs="Times New Roman"/>
          <w:spacing w:val="5"/>
          <w:sz w:val="24"/>
          <w:szCs w:val="24"/>
        </w:rPr>
        <w:t xml:space="preserve"> </w:t>
      </w:r>
      <w:r w:rsidR="00ED28C7">
        <w:rPr>
          <w:rFonts w:ascii="Times New Roman" w:eastAsia="Times New Roman" w:hAnsi="Times New Roman" w:cs="Times New Roman"/>
          <w:sz w:val="24"/>
          <w:szCs w:val="24"/>
        </w:rPr>
        <w:t>16</w:t>
      </w:r>
      <w:r w:rsidR="00ED28C7">
        <w:rPr>
          <w:rFonts w:ascii="Times New Roman" w:eastAsia="Times New Roman" w:hAnsi="Times New Roman" w:cs="Times New Roman"/>
          <w:spacing w:val="6"/>
          <w:sz w:val="24"/>
          <w:szCs w:val="24"/>
        </w:rPr>
        <w:t xml:space="preserve"> </w:t>
      </w:r>
      <w:r w:rsidR="00ED28C7">
        <w:rPr>
          <w:rFonts w:ascii="Times New Roman" w:eastAsia="Times New Roman" w:hAnsi="Times New Roman" w:cs="Times New Roman"/>
          <w:spacing w:val="-4"/>
          <w:sz w:val="24"/>
          <w:szCs w:val="24"/>
        </w:rPr>
        <w:t>f</w:t>
      </w:r>
      <w:r w:rsidR="00ED28C7">
        <w:rPr>
          <w:rFonts w:ascii="Times New Roman" w:eastAsia="Times New Roman" w:hAnsi="Times New Roman" w:cs="Times New Roman"/>
          <w:sz w:val="24"/>
          <w:szCs w:val="24"/>
        </w:rPr>
        <w:t>ung</w:t>
      </w:r>
      <w:r w:rsidR="00ED28C7">
        <w:rPr>
          <w:rFonts w:ascii="Times New Roman" w:eastAsia="Times New Roman" w:hAnsi="Times New Roman" w:cs="Times New Roman"/>
          <w:spacing w:val="-1"/>
          <w:sz w:val="24"/>
          <w:szCs w:val="24"/>
        </w:rPr>
        <w:t>s</w:t>
      </w:r>
      <w:r w:rsidR="00ED28C7">
        <w:rPr>
          <w:rFonts w:ascii="Times New Roman" w:eastAsia="Times New Roman" w:hAnsi="Times New Roman" w:cs="Times New Roman"/>
          <w:sz w:val="24"/>
          <w:szCs w:val="24"/>
        </w:rPr>
        <w:t>i</w:t>
      </w:r>
      <w:r w:rsidR="00835A6B">
        <w:rPr>
          <w:rFonts w:ascii="Times New Roman" w:eastAsia="Times New Roman" w:hAnsi="Times New Roman" w:cs="Times New Roman"/>
          <w:spacing w:val="5"/>
          <w:sz w:val="24"/>
          <w:szCs w:val="24"/>
        </w:rPr>
        <w:t xml:space="preserve"> adalah berikut ini: </w:t>
      </w:r>
      <w:r w:rsidR="00ED28C7">
        <w:rPr>
          <w:rFonts w:ascii="Times New Roman" w:eastAsia="Times New Roman" w:hAnsi="Times New Roman" w:cs="Times New Roman"/>
          <w:i/>
          <w:spacing w:val="1"/>
          <w:sz w:val="24"/>
          <w:szCs w:val="24"/>
        </w:rPr>
        <w:t>view_</w:t>
      </w:r>
      <w:r w:rsidR="00ED28C7">
        <w:rPr>
          <w:rFonts w:ascii="Times New Roman" w:eastAsia="Times New Roman" w:hAnsi="Times New Roman" w:cs="Times New Roman"/>
          <w:spacing w:val="1"/>
          <w:sz w:val="24"/>
          <w:szCs w:val="24"/>
        </w:rPr>
        <w:t>produk</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 xml:space="preserve">kategori(), </w:t>
      </w:r>
      <w:r w:rsidR="00ED28C7" w:rsidRPr="00261DB0">
        <w:rPr>
          <w:rFonts w:ascii="Times New Roman" w:eastAsia="Times New Roman" w:hAnsi="Times New Roman" w:cs="Times New Roman"/>
          <w:i/>
          <w:sz w:val="24"/>
          <w:szCs w:val="24"/>
        </w:rPr>
        <w:t>add</w:t>
      </w:r>
      <w:r w:rsidR="00ED28C7">
        <w:rPr>
          <w:rFonts w:ascii="Times New Roman" w:eastAsia="Times New Roman" w:hAnsi="Times New Roman" w:cs="Times New Roman"/>
          <w:i/>
          <w:sz w:val="24"/>
          <w:szCs w:val="24"/>
        </w:rPr>
        <w:t>_</w:t>
      </w:r>
      <w:r w:rsidR="00ED28C7">
        <w:rPr>
          <w:rFonts w:ascii="Times New Roman" w:eastAsia="Times New Roman" w:hAnsi="Times New Roman" w:cs="Times New Roman"/>
          <w:sz w:val="24"/>
          <w:szCs w:val="24"/>
        </w:rPr>
        <w:t>kategori(),</w:t>
      </w:r>
      <w:r w:rsidR="00ED28C7">
        <w:rPr>
          <w:rFonts w:ascii="Times New Roman" w:eastAsia="Times New Roman" w:hAnsi="Times New Roman" w:cs="Times New Roman"/>
          <w:i/>
          <w:sz w:val="24"/>
          <w:szCs w:val="24"/>
        </w:rPr>
        <w:t xml:space="preserve"> update_</w:t>
      </w:r>
      <w:r w:rsidR="00ED28C7">
        <w:rPr>
          <w:rFonts w:ascii="Times New Roman" w:eastAsia="Times New Roman" w:hAnsi="Times New Roman" w:cs="Times New Roman"/>
          <w:sz w:val="24"/>
          <w:szCs w:val="24"/>
        </w:rPr>
        <w:t>kategori(),</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kategori</w:t>
      </w:r>
      <w:r w:rsidR="00ED28C7">
        <w:rPr>
          <w:rFonts w:ascii="Times New Roman" w:eastAsia="Times New Roman" w:hAnsi="Times New Roman" w:cs="Times New Roman"/>
          <w:sz w:val="24"/>
          <w:szCs w:val="24"/>
        </w:rPr>
        <w:t>(</w:t>
      </w:r>
      <w:r w:rsidR="00ED28C7">
        <w:rPr>
          <w:rFonts w:ascii="Times New Roman" w:eastAsia="Times New Roman" w:hAnsi="Times New Roman" w:cs="Times New Roman"/>
          <w:spacing w:val="-4"/>
          <w:sz w:val="24"/>
          <w:szCs w:val="24"/>
        </w:rPr>
        <w:t>)</w:t>
      </w:r>
      <w:r w:rsidR="00ED28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kategori</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satuan</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satuan</w:t>
      </w:r>
      <w:r w:rsidR="00ED28C7">
        <w:rPr>
          <w:rFonts w:ascii="Times New Roman" w:eastAsia="Times New Roman" w:hAnsi="Times New Roman" w:cs="Times New Roman"/>
          <w:sz w:val="24"/>
          <w:szCs w:val="24"/>
        </w:rPr>
        <w:t xml:space="preserve"> (),</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sz w:val="24"/>
          <w:szCs w:val="24"/>
        </w:rPr>
        <w:t xml:space="preserve">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satuan</w:t>
      </w:r>
      <w:r w:rsidR="00ED28C7" w:rsidRPr="00AF7FA1">
        <w:rPr>
          <w:rFonts w:ascii="Times New Roman" w:eastAsia="Times New Roman" w:hAnsi="Times New Roman" w:cs="Times New Roman"/>
          <w:sz w:val="24"/>
          <w:szCs w:val="24"/>
        </w:rPr>
        <w:t>()</w:t>
      </w:r>
      <w:r w:rsidR="00ED28C7">
        <w:rPr>
          <w:rFonts w:ascii="Times New Roman" w:eastAsia="Times New Roman" w:hAnsi="Times New Roman" w:cs="Times New Roman"/>
          <w:i/>
          <w:sz w:val="24"/>
          <w:szCs w:val="24"/>
        </w:rPr>
        <w:t>, view_</w:t>
      </w:r>
      <w:r>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item</w:t>
      </w:r>
      <w:r w:rsidR="00ED28C7">
        <w:rPr>
          <w:rFonts w:ascii="Times New Roman" w:eastAsia="Times New Roman" w:hAnsi="Times New Roman" w:cs="Times New Roman"/>
          <w:sz w:val="24"/>
          <w:szCs w:val="24"/>
        </w:rPr>
        <w:t xml:space="preserve">(), 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item</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p>
    <w:p w:rsidR="00ED28C7" w:rsidRDefault="00ED28C7"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lastRenderedPageBreak/>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E75C51">
        <w:rPr>
          <w:rFonts w:ascii="Times New Roman" w:eastAsia="Times New Roman" w:hAnsi="Times New Roman" w:cs="Times New Roman"/>
          <w:sz w:val="24"/>
          <w:szCs w:val="24"/>
        </w:rPr>
        <w:t>produ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sidR="00E75C51">
        <w:rPr>
          <w:rFonts w:ascii="Times New Roman" w:eastAsia="Times New Roman" w:hAnsi="Times New Roman" w:cs="Times New Roman"/>
          <w:i/>
          <w:sz w:val="24"/>
          <w:szCs w:val="24"/>
        </w:rPr>
        <w:t xml:space="preserve"> </w:t>
      </w:r>
      <w:r w:rsidR="00E75C51">
        <w:rPr>
          <w:rFonts w:ascii="Times New Roman" w:eastAsia="Times New Roman" w:hAnsi="Times New Roman" w:cs="Times New Roman"/>
          <w:sz w:val="24"/>
          <w:szCs w:val="24"/>
        </w:rPr>
        <w:t>produk</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view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data </w:t>
      </w:r>
      <w:r w:rsidR="00E75C51">
        <w:rPr>
          <w:rFonts w:ascii="Times New Roman" w:eastAsia="Times New Roman" w:hAnsi="Times New Roman" w:cs="Times New Roman"/>
          <w:sz w:val="24"/>
          <w:szCs w:val="24"/>
        </w:rPr>
        <w:t xml:space="preserve">kategori </w:t>
      </w:r>
      <w:r>
        <w:rPr>
          <w:rFonts w:ascii="Times New Roman" w:eastAsia="Times New Roman" w:hAnsi="Times New Roman" w:cs="Times New Roman"/>
          <w:sz w:val="24"/>
          <w:szCs w:val="24"/>
        </w:rPr>
        <w:t>barang</w:t>
      </w:r>
      <w:r w:rsidR="00E75C51">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add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tambahkan”,</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i/>
          <w:spacing w:val="1"/>
          <w:sz w:val="24"/>
          <w:szCs w:val="24"/>
        </w:rPr>
        <w:t>update_</w:t>
      </w:r>
      <w:r w:rsidR="00E75C51">
        <w:rPr>
          <w:rFonts w:ascii="Times New Roman" w:eastAsia="Times New Roman" w:hAnsi="Times New Roman" w:cs="Times New Roman"/>
          <w:spacing w:val="1"/>
          <w:sz w:val="24"/>
          <w:szCs w:val="24"/>
        </w:rPr>
        <w:t>kategori</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 xml:space="preserve">n </w:t>
      </w:r>
      <w:r w:rsidR="00E75C51">
        <w:rPr>
          <w:rFonts w:ascii="Times New Roman" w:eastAsia="Times New Roman" w:hAnsi="Times New Roman" w:cs="Times New Roman"/>
          <w:spacing w:val="1"/>
          <w:sz w:val="24"/>
          <w:szCs w:val="24"/>
        </w:rPr>
        <w:t>me</w:t>
      </w:r>
      <w:r w:rsidR="00E75C51">
        <w:rPr>
          <w:rFonts w:ascii="Times New Roman" w:eastAsia="Times New Roman" w:hAnsi="Times New Roman" w:cs="Times New Roman"/>
          <w:spacing w:val="-4"/>
          <w:sz w:val="24"/>
          <w:szCs w:val="24"/>
        </w:rPr>
        <w:t>n</w:t>
      </w:r>
      <w:r w:rsidR="00E75C51">
        <w:rPr>
          <w:rFonts w:ascii="Times New Roman" w:eastAsia="Times New Roman" w:hAnsi="Times New Roman" w:cs="Times New Roman"/>
          <w:spacing w:val="1"/>
          <w:sz w:val="24"/>
          <w:szCs w:val="24"/>
        </w:rPr>
        <w:t>am</w:t>
      </w:r>
      <w:r w:rsidR="00E75C51">
        <w:rPr>
          <w:rFonts w:ascii="Times New Roman" w:eastAsia="Times New Roman" w:hAnsi="Times New Roman" w:cs="Times New Roman"/>
          <w:sz w:val="24"/>
          <w:szCs w:val="24"/>
        </w:rPr>
        <w:t>p</w:t>
      </w:r>
      <w:r w:rsidR="00E75C51">
        <w:rPr>
          <w:rFonts w:ascii="Times New Roman" w:eastAsia="Times New Roman" w:hAnsi="Times New Roman" w:cs="Times New Roman"/>
          <w:spacing w:val="-3"/>
          <w:sz w:val="24"/>
          <w:szCs w:val="24"/>
        </w:rPr>
        <w:t>i</w:t>
      </w:r>
      <w:r w:rsidR="00E75C51">
        <w:rPr>
          <w:rFonts w:ascii="Times New Roman" w:eastAsia="Times New Roman" w:hAnsi="Times New Roman" w:cs="Times New Roman"/>
          <w:spacing w:val="1"/>
          <w:sz w:val="24"/>
          <w:szCs w:val="24"/>
        </w:rPr>
        <w:t>l</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n pesan “data berhasil diubah”,</w:t>
      </w:r>
      <w:r w:rsidR="00B673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 dalam tabel,</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i/>
          <w:spacing w:val="1"/>
          <w:sz w:val="24"/>
          <w:szCs w:val="24"/>
        </w:rPr>
        <w:t>view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satuan barang, </w:t>
      </w:r>
      <w:r w:rsidR="00B6733B">
        <w:rPr>
          <w:rFonts w:ascii="Times New Roman" w:eastAsia="Times New Roman" w:hAnsi="Times New Roman" w:cs="Times New Roman"/>
          <w:i/>
          <w:spacing w:val="1"/>
          <w:sz w:val="24"/>
          <w:szCs w:val="24"/>
        </w:rPr>
        <w:t>add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w:t>
      </w:r>
      <w:r w:rsidR="00B6733B">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 xml:space="preserve">data dalam tabel, </w:t>
      </w:r>
      <w:r w:rsidR="00B6733B">
        <w:rPr>
          <w:rFonts w:ascii="Times New Roman" w:eastAsia="Times New Roman" w:hAnsi="Times New Roman" w:cs="Times New Roman"/>
          <w:i/>
          <w:spacing w:val="1"/>
          <w:sz w:val="24"/>
          <w:szCs w:val="24"/>
        </w:rPr>
        <w:t>view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w:t>
      </w:r>
      <w:r w:rsidR="00B6733B">
        <w:rPr>
          <w:rFonts w:ascii="Times New Roman" w:eastAsia="Times New Roman" w:hAnsi="Times New Roman" w:cs="Times New Roman"/>
          <w:i/>
          <w:sz w:val="24"/>
          <w:szCs w:val="24"/>
        </w:rPr>
        <w:t>item</w:t>
      </w:r>
      <w:r w:rsidR="00B6733B">
        <w:rPr>
          <w:rFonts w:ascii="Times New Roman" w:eastAsia="Times New Roman" w:hAnsi="Times New Roman" w:cs="Times New Roman"/>
          <w:sz w:val="24"/>
          <w:szCs w:val="24"/>
        </w:rPr>
        <w:t xml:space="preserve"> barang, </w:t>
      </w:r>
      <w:r w:rsidR="00B6733B">
        <w:rPr>
          <w:rFonts w:ascii="Times New Roman" w:eastAsia="Times New Roman" w:hAnsi="Times New Roman" w:cs="Times New Roman"/>
          <w:i/>
          <w:spacing w:val="1"/>
          <w:sz w:val="24"/>
          <w:szCs w:val="24"/>
        </w:rPr>
        <w:t>add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dab </w:t>
      </w:r>
      <w:r w:rsidR="00B6733B">
        <w:rPr>
          <w:rFonts w:ascii="Times New Roman" w:eastAsia="Times New Roman" w:hAnsi="Times New Roman" w:cs="Times New Roman"/>
          <w:i/>
          <w:spacing w:val="1"/>
          <w:sz w:val="24"/>
          <w:szCs w:val="24"/>
        </w:rPr>
        <w:t>search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data dalam tabel,</w:t>
      </w:r>
      <w:r w:rsidR="00835A6B">
        <w:rPr>
          <w:rFonts w:ascii="Times New Roman" w:eastAsia="Times New Roman" w:hAnsi="Times New Roman" w:cs="Times New Roman"/>
          <w:sz w:val="24"/>
          <w:szCs w:val="24"/>
        </w:rPr>
        <w:t>.</w:t>
      </w:r>
    </w:p>
    <w:p w:rsidR="004C0BF8" w:rsidRPr="004C0BF8" w:rsidRDefault="004C0BF8" w:rsidP="00AF7FA1">
      <w:pPr>
        <w:spacing w:after="0" w:line="360" w:lineRule="auto"/>
        <w:ind w:right="76" w:firstLine="721"/>
        <w:jc w:val="both"/>
        <w:rPr>
          <w:sz w:val="24"/>
          <w:szCs w:val="24"/>
        </w:rPr>
      </w:pPr>
    </w:p>
    <w:p w:rsidR="00AF7FA1" w:rsidRDefault="00AF7FA1"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DA47CF" w:rsidRDefault="00DA47CF"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6" w:name="_Toc70281187"/>
      <w:bookmarkStart w:id="417" w:name="_Toc70281371"/>
      <w:bookmarkStart w:id="418" w:name="_Toc70282947"/>
      <w:bookmarkStart w:id="419"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416"/>
      <w:bookmarkEnd w:id="417"/>
      <w:bookmarkEnd w:id="418"/>
      <w:bookmarkEnd w:id="419"/>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0F43DD71" wp14:editId="3992F4F8">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11">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1728A9" w:rsidRDefault="001728A9" w:rsidP="001728A9">
            <w:pPr>
              <w:pStyle w:val="Caption"/>
              <w:ind w:firstLine="2127"/>
              <w:jc w:val="both"/>
              <w:rPr>
                <w:rFonts w:ascii="Times New Roman" w:hAnsi="Times New Roman" w:cs="Times New Roman"/>
                <w:sz w:val="24"/>
                <w:szCs w:val="24"/>
              </w:rPr>
            </w:pPr>
            <w:bookmarkStart w:id="420" w:name="_Toc72484839"/>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equence Diagram Login</w:t>
            </w:r>
            <w:bookmarkEnd w:id="420"/>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8C1C0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20</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55CC9B6B" wp14:editId="25734318">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2">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21"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21"/>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8C1C0B">
        <w:rPr>
          <w:rFonts w:ascii="Times New Roman" w:hAnsi="Times New Roman" w:cs="Times New Roman"/>
          <w:sz w:val="24"/>
          <w:szCs w:val="24"/>
        </w:rPr>
        <w:t>21</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51E1C6C9" wp14:editId="5D93E968">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3">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22"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22"/>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8C1C0B"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2</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0E6E1333" wp14:editId="2FE34BE4">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4">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23"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23"/>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3</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3DE344CB" wp14:editId="52D2E6DA">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5">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24" w:name="_Toc71362921"/>
            <w:bookmarkStart w:id="425" w:name="_Toc71363233"/>
            <w:bookmarkStart w:id="426"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24"/>
            <w:bookmarkEnd w:id="425"/>
            <w:bookmarkEnd w:id="426"/>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4</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FEF217E" wp14:editId="13E4D8FC">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6">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27" w:name="_Toc71362922"/>
            <w:bookmarkStart w:id="428" w:name="_Toc71363234"/>
            <w:bookmarkStart w:id="429"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27"/>
            <w:bookmarkEnd w:id="428"/>
            <w:bookmarkEnd w:id="429"/>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DA47CF"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5</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4375B5"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1600" behindDoc="1" locked="0" layoutInCell="1" allowOverlap="1" wp14:anchorId="4D64F8EA" wp14:editId="35ADF9C8">
                  <wp:simplePos x="0" y="0"/>
                  <wp:positionH relativeFrom="column">
                    <wp:posOffset>-69215</wp:posOffset>
                  </wp:positionH>
                  <wp:positionV relativeFrom="paragraph">
                    <wp:posOffset>-7089140</wp:posOffset>
                  </wp:positionV>
                  <wp:extent cx="5307965" cy="7263765"/>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7">
                            <a:extLst>
                              <a:ext uri="{28A0092B-C50C-407E-A947-70E740481C1C}">
                                <a14:useLocalDpi xmlns:a14="http://schemas.microsoft.com/office/drawing/2010/main" val="0"/>
                              </a:ext>
                            </a:extLst>
                          </a:blip>
                          <a:stretch>
                            <a:fillRect/>
                          </a:stretch>
                        </pic:blipFill>
                        <pic:spPr>
                          <a:xfrm>
                            <a:off x="0" y="0"/>
                            <a:ext cx="5307965" cy="7263765"/>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DA47CF">
            <w:pPr>
              <w:pStyle w:val="Caption"/>
              <w:ind w:firstLine="2127"/>
              <w:rPr>
                <w:rFonts w:ascii="Times New Roman" w:hAnsi="Times New Roman" w:cs="Times New Roman"/>
                <w:color w:val="auto"/>
                <w:sz w:val="24"/>
                <w:szCs w:val="24"/>
              </w:rPr>
            </w:pPr>
            <w:bookmarkStart w:id="430" w:name="_Toc71362923"/>
            <w:bookmarkStart w:id="431" w:name="_Toc71363235"/>
            <w:bookmarkStart w:id="432"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30"/>
            <w:bookmarkEnd w:id="431"/>
            <w:bookmarkEnd w:id="432"/>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6</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memiliki menu </w:t>
      </w:r>
      <w:r w:rsidR="00A16406">
        <w:rPr>
          <w:rFonts w:ascii="Times New Roman" w:hAnsi="Times New Roman" w:cs="Times New Roman"/>
          <w:sz w:val="24"/>
          <w:szCs w:val="24"/>
        </w:rPr>
        <w:t xml:space="preserve">laporan penjualan dan laporan </w:t>
      </w:r>
      <w:r w:rsidR="00A16406">
        <w:rPr>
          <w:rFonts w:ascii="Times New Roman" w:hAnsi="Times New Roman" w:cs="Times New Roman"/>
          <w:i/>
          <w:sz w:val="24"/>
          <w:szCs w:val="24"/>
        </w:rPr>
        <w:t xml:space="preserve">stock </w:t>
      </w:r>
      <w:r w:rsidR="00A16406" w:rsidRPr="00A16406">
        <w:rPr>
          <w:rFonts w:ascii="Times New Roman" w:hAnsi="Times New Roman" w:cs="Times New Roman"/>
          <w:sz w:val="24"/>
          <w:szCs w:val="24"/>
        </w:rPr>
        <w:t xml:space="preserve"> barang, setiap menu bisa melakukan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 yang disertakan bentuk</w:t>
      </w:r>
      <w:r w:rsidR="00A16406" w:rsidRPr="00A16406">
        <w:rPr>
          <w:rFonts w:ascii="Times New Roman" w:hAnsi="Times New Roman" w:cs="Times New Roman"/>
          <w:i/>
          <w:sz w:val="24"/>
          <w:szCs w:val="24"/>
        </w:rPr>
        <w:t xml:space="preserve"> loop</w:t>
      </w:r>
      <w:r w:rsidR="00A16406" w:rsidRPr="00A16406">
        <w:rPr>
          <w:rFonts w:ascii="Times New Roman" w:hAnsi="Times New Roman" w:cs="Times New Roman"/>
          <w:sz w:val="24"/>
          <w:szCs w:val="24"/>
        </w:rPr>
        <w:t xml:space="preserve"> yang berarti menunjukan proses yang sama terjadi pada setiap menu tersebu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6E544026" wp14:editId="312DF17C">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8">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33" w:name="_Toc71362924"/>
            <w:bookmarkStart w:id="434" w:name="_Toc71363236"/>
            <w:bookmarkStart w:id="435"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33"/>
            <w:bookmarkEnd w:id="434"/>
            <w:bookmarkEnd w:id="435"/>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DA47CF"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7</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36" w:name="_Toc70281200"/>
      <w:bookmarkStart w:id="437" w:name="_Toc70281384"/>
      <w:bookmarkStart w:id="438" w:name="_Toc70282960"/>
      <w:bookmarkStart w:id="439"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36"/>
      <w:bookmarkEnd w:id="437"/>
      <w:bookmarkEnd w:id="438"/>
      <w:bookmarkEnd w:id="439"/>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A95E94E" wp14:editId="74242535">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40" w:name="_Toc71362926"/>
            <w:bookmarkStart w:id="441" w:name="_Toc71363238"/>
            <w:bookmarkStart w:id="442"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40"/>
            <w:bookmarkEnd w:id="441"/>
            <w:bookmarkEnd w:id="442"/>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DA47CF"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8</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43" w:name="_Toc70281202"/>
      <w:bookmarkStart w:id="444" w:name="_Toc70281386"/>
      <w:bookmarkStart w:id="445" w:name="_Toc70282962"/>
      <w:bookmarkStart w:id="446" w:name="_Toc72484228"/>
      <w:r w:rsidRPr="006D2439">
        <w:rPr>
          <w:rFonts w:ascii="Times New Roman" w:hAnsi="Times New Roman" w:cs="Times New Roman"/>
          <w:i/>
          <w:color w:val="auto"/>
          <w:sz w:val="24"/>
          <w:szCs w:val="24"/>
        </w:rPr>
        <w:t>Struktur Tabel</w:t>
      </w:r>
      <w:bookmarkEnd w:id="443"/>
      <w:bookmarkEnd w:id="444"/>
      <w:bookmarkEnd w:id="445"/>
      <w:bookmarkEnd w:id="446"/>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47" w:name="_Toc70281203"/>
      <w:bookmarkStart w:id="448" w:name="_Toc70281387"/>
      <w:bookmarkStart w:id="449" w:name="_Toc70282963"/>
      <w:bookmarkStart w:id="450" w:name="_Toc71322163"/>
      <w:bookmarkStart w:id="451" w:name="_Toc71362623"/>
      <w:bookmarkStart w:id="452"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47"/>
      <w:bookmarkEnd w:id="448"/>
      <w:bookmarkEnd w:id="449"/>
      <w:bookmarkEnd w:id="450"/>
      <w:bookmarkEnd w:id="451"/>
      <w:bookmarkEnd w:id="452"/>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53" w:name="_Toc70281204"/>
      <w:bookmarkStart w:id="454" w:name="_Toc70281388"/>
      <w:bookmarkStart w:id="455" w:name="_Toc70282964"/>
      <w:bookmarkStart w:id="456" w:name="_Toc71322164"/>
      <w:bookmarkStart w:id="457" w:name="_Toc71362624"/>
      <w:bookmarkStart w:id="458"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53"/>
      <w:bookmarkEnd w:id="454"/>
      <w:bookmarkEnd w:id="455"/>
      <w:bookmarkEnd w:id="456"/>
      <w:bookmarkEnd w:id="457"/>
      <w:bookmarkEnd w:id="458"/>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59" w:name="_Toc70281205"/>
      <w:bookmarkStart w:id="460" w:name="_Toc70281389"/>
      <w:bookmarkStart w:id="461" w:name="_Toc70282965"/>
      <w:bookmarkStart w:id="462" w:name="_Toc71322165"/>
      <w:bookmarkStart w:id="463" w:name="_Toc71362625"/>
      <w:bookmarkStart w:id="464"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59"/>
      <w:bookmarkEnd w:id="460"/>
      <w:bookmarkEnd w:id="461"/>
      <w:bookmarkEnd w:id="462"/>
      <w:bookmarkEnd w:id="463"/>
      <w:bookmarkEnd w:id="464"/>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5" w:name="_Toc70281206"/>
      <w:bookmarkStart w:id="466" w:name="_Toc70281390"/>
      <w:bookmarkStart w:id="467" w:name="_Toc70282966"/>
      <w:bookmarkStart w:id="468" w:name="_Toc71362626"/>
      <w:bookmarkStart w:id="469"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5"/>
      <w:bookmarkEnd w:id="466"/>
      <w:bookmarkEnd w:id="467"/>
      <w:bookmarkEnd w:id="468"/>
      <w:bookmarkEnd w:id="469"/>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70" w:name="_Toc70281207"/>
      <w:bookmarkStart w:id="471" w:name="_Toc70281391"/>
      <w:bookmarkStart w:id="472" w:name="_Toc70282967"/>
      <w:bookmarkStart w:id="473" w:name="_Toc71362627"/>
      <w:bookmarkStart w:id="474"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70"/>
      <w:bookmarkEnd w:id="471"/>
      <w:bookmarkEnd w:id="472"/>
      <w:bookmarkEnd w:id="473"/>
      <w:bookmarkEnd w:id="474"/>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5" w:name="_Toc70281208"/>
      <w:bookmarkStart w:id="476" w:name="_Toc70281392"/>
      <w:bookmarkStart w:id="477" w:name="_Toc70282968"/>
      <w:bookmarkStart w:id="478" w:name="_Toc71362628"/>
      <w:bookmarkStart w:id="479"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75"/>
      <w:bookmarkEnd w:id="476"/>
      <w:bookmarkEnd w:id="477"/>
      <w:bookmarkEnd w:id="478"/>
      <w:bookmarkEnd w:id="479"/>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0" w:name="_Toc70281209"/>
      <w:bookmarkStart w:id="481" w:name="_Toc70281393"/>
      <w:bookmarkStart w:id="482" w:name="_Toc70282969"/>
      <w:bookmarkStart w:id="483" w:name="_Toc71362629"/>
      <w:bookmarkStart w:id="484"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80"/>
      <w:bookmarkEnd w:id="481"/>
      <w:bookmarkEnd w:id="482"/>
      <w:bookmarkEnd w:id="483"/>
      <w:bookmarkEnd w:id="484"/>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5" w:name="_Toc70281210"/>
      <w:bookmarkStart w:id="486" w:name="_Toc70281394"/>
      <w:bookmarkStart w:id="487" w:name="_Toc70282970"/>
      <w:bookmarkStart w:id="488" w:name="_Toc71362630"/>
      <w:bookmarkStart w:id="489"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85"/>
      <w:bookmarkEnd w:id="486"/>
      <w:bookmarkEnd w:id="487"/>
      <w:bookmarkEnd w:id="488"/>
      <w:bookmarkEnd w:id="489"/>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90" w:name="_Toc70281211"/>
      <w:bookmarkStart w:id="491" w:name="_Toc70281395"/>
      <w:bookmarkStart w:id="492" w:name="_Toc70282971"/>
      <w:bookmarkStart w:id="493" w:name="_Toc71362631"/>
      <w:bookmarkStart w:id="494"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90"/>
      <w:bookmarkEnd w:id="491"/>
      <w:bookmarkEnd w:id="492"/>
      <w:bookmarkEnd w:id="493"/>
      <w:bookmarkEnd w:id="494"/>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95" w:name="_Toc70281212"/>
      <w:bookmarkStart w:id="496" w:name="_Toc70281396"/>
      <w:bookmarkStart w:id="497" w:name="_Toc70282972"/>
      <w:bookmarkStart w:id="498" w:name="_Toc71362632"/>
      <w:bookmarkStart w:id="499"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95"/>
      <w:bookmarkEnd w:id="496"/>
      <w:bookmarkEnd w:id="497"/>
      <w:bookmarkEnd w:id="498"/>
      <w:bookmarkEnd w:id="499"/>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6D2439" w:rsidRDefault="006B10A3"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500" w:name="_Toc70281213"/>
      <w:bookmarkStart w:id="501" w:name="_Toc70281397"/>
      <w:bookmarkStart w:id="502" w:name="_Toc70282973"/>
      <w:bookmarkStart w:id="503" w:name="_Toc72484229"/>
      <w:r w:rsidRPr="006D2439">
        <w:rPr>
          <w:rFonts w:ascii="Times New Roman" w:hAnsi="Times New Roman" w:cs="Times New Roman"/>
          <w:i/>
          <w:color w:val="auto"/>
          <w:sz w:val="24"/>
          <w:szCs w:val="24"/>
        </w:rPr>
        <w:lastRenderedPageBreak/>
        <w:t>Perancangan Struktur Menu</w:t>
      </w:r>
      <w:bookmarkEnd w:id="500"/>
      <w:bookmarkEnd w:id="501"/>
      <w:bookmarkEnd w:id="502"/>
      <w:bookmarkEnd w:id="503"/>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375919"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4288" behindDoc="1" locked="0" layoutInCell="1" allowOverlap="1" wp14:anchorId="29B45439" wp14:editId="060FCCD4">
                  <wp:simplePos x="0" y="0"/>
                  <wp:positionH relativeFrom="column">
                    <wp:posOffset>-54610</wp:posOffset>
                  </wp:positionH>
                  <wp:positionV relativeFrom="paragraph">
                    <wp:posOffset>-650240</wp:posOffset>
                  </wp:positionV>
                  <wp:extent cx="5251450" cy="3329940"/>
                  <wp:effectExtent l="0" t="0" r="6350" b="381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atria_jaya.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51450" cy="332994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04" w:name="_Toc71362927"/>
            <w:bookmarkStart w:id="505" w:name="_Toc71363239"/>
            <w:bookmarkStart w:id="506"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04"/>
            <w:bookmarkEnd w:id="505"/>
            <w:bookmarkEnd w:id="506"/>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992643"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6D2439" w:rsidRDefault="00045D8D"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507" w:name="_Toc70281215"/>
      <w:bookmarkStart w:id="508" w:name="_Toc70281399"/>
      <w:bookmarkStart w:id="509" w:name="_Toc70282975"/>
      <w:bookmarkStart w:id="510" w:name="_Toc72484230"/>
      <w:r w:rsidRPr="006D2439">
        <w:rPr>
          <w:rFonts w:ascii="Times New Roman" w:hAnsi="Times New Roman" w:cs="Times New Roman"/>
          <w:i/>
          <w:color w:val="auto"/>
          <w:sz w:val="24"/>
          <w:szCs w:val="24"/>
        </w:rPr>
        <w:lastRenderedPageBreak/>
        <w:t>Perancangan Antarmuka</w:t>
      </w:r>
      <w:bookmarkEnd w:id="507"/>
      <w:bookmarkEnd w:id="508"/>
      <w:bookmarkEnd w:id="509"/>
      <w:bookmarkEnd w:id="510"/>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27318462" wp14:editId="31B07340">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21">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11" w:name="_Toc71362928"/>
            <w:bookmarkStart w:id="512" w:name="_Toc71363240"/>
            <w:bookmarkStart w:id="513"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11"/>
            <w:bookmarkEnd w:id="512"/>
            <w:bookmarkEnd w:id="513"/>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59423B4F" wp14:editId="5CEA3677">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2">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14" w:name="_Toc71362929"/>
            <w:bookmarkStart w:id="515" w:name="_Toc71363241"/>
            <w:bookmarkStart w:id="516"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14"/>
            <w:bookmarkEnd w:id="515"/>
            <w:bookmarkEnd w:id="516"/>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17984" behindDoc="1" locked="0" layoutInCell="1" allowOverlap="1" wp14:anchorId="20385B3C" wp14:editId="2D10C4C5">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3">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17" w:name="_Toc71362930"/>
            <w:bookmarkStart w:id="518" w:name="_Toc71363242"/>
            <w:bookmarkStart w:id="519"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17"/>
            <w:bookmarkEnd w:id="518"/>
            <w:bookmarkEnd w:id="519"/>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992643"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77598757" wp14:editId="40AA0346">
                  <wp:simplePos x="0" y="0"/>
                  <wp:positionH relativeFrom="column">
                    <wp:posOffset>-53340</wp:posOffset>
                  </wp:positionH>
                  <wp:positionV relativeFrom="paragraph">
                    <wp:posOffset>-4520565</wp:posOffset>
                  </wp:positionV>
                  <wp:extent cx="5254625" cy="480314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4">
                            <a:extLst>
                              <a:ext uri="{28A0092B-C50C-407E-A947-70E740481C1C}">
                                <a14:useLocalDpi xmlns:a14="http://schemas.microsoft.com/office/drawing/2010/main" val="0"/>
                              </a:ext>
                            </a:extLst>
                          </a:blip>
                          <a:stretch>
                            <a:fillRect/>
                          </a:stretch>
                        </pic:blipFill>
                        <pic:spPr>
                          <a:xfrm>
                            <a:off x="0" y="0"/>
                            <a:ext cx="5254625" cy="48031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20" w:name="_Toc71362931"/>
            <w:bookmarkStart w:id="521" w:name="_Toc71363243"/>
            <w:bookmarkStart w:id="522"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20"/>
            <w:bookmarkEnd w:id="521"/>
            <w:bookmarkEnd w:id="522"/>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554C7935" wp14:editId="71D2CBDB">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5">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23" w:name="_Toc71362932"/>
            <w:bookmarkStart w:id="524" w:name="_Toc71363244"/>
            <w:bookmarkStart w:id="525"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23"/>
            <w:bookmarkEnd w:id="524"/>
            <w:bookmarkEnd w:id="525"/>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3EE37616" wp14:editId="373608A1">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6">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26" w:name="_Toc71362933"/>
            <w:bookmarkStart w:id="527" w:name="_Toc71363245"/>
            <w:bookmarkStart w:id="528"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26"/>
            <w:bookmarkEnd w:id="527"/>
            <w:bookmarkEnd w:id="528"/>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2EF5CBC6" wp14:editId="2697491E">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7">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29" w:name="_Toc71362934"/>
            <w:bookmarkStart w:id="530" w:name="_Toc71363246"/>
            <w:bookmarkStart w:id="531"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29"/>
            <w:bookmarkEnd w:id="530"/>
            <w:bookmarkEnd w:id="531"/>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4DCC3BE" wp14:editId="744DFA35">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28">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532" w:name="_Toc71362935"/>
            <w:bookmarkStart w:id="533" w:name="_Toc71363247"/>
            <w:bookmarkStart w:id="534" w:name="_Toc72484856"/>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532"/>
            <w:bookmarkEnd w:id="533"/>
            <w:bookmarkEnd w:id="534"/>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6E84A735" wp14:editId="720F8214">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535" w:name="_Toc71362936"/>
            <w:bookmarkStart w:id="536" w:name="_Toc71363248"/>
            <w:bookmarkStart w:id="537" w:name="_Toc7248485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535"/>
            <w:bookmarkEnd w:id="536"/>
            <w:bookmarkEnd w:id="537"/>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7FE33C6" wp14:editId="4E150C2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30">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38" w:name="_Toc71362937"/>
            <w:bookmarkStart w:id="539" w:name="_Toc71363249"/>
            <w:bookmarkStart w:id="540"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38"/>
            <w:bookmarkEnd w:id="539"/>
            <w:bookmarkEnd w:id="540"/>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880B447" wp14:editId="1C90B56D">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31">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41" w:name="_Toc71362938"/>
            <w:bookmarkStart w:id="542" w:name="_Toc71363250"/>
            <w:bookmarkStart w:id="543"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41"/>
            <w:bookmarkEnd w:id="542"/>
            <w:bookmarkEnd w:id="543"/>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68CE1D3" wp14:editId="15C04395">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32">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44" w:name="_Toc71362939"/>
            <w:bookmarkStart w:id="545" w:name="_Toc71363251"/>
            <w:bookmarkStart w:id="546"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1</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44"/>
            <w:bookmarkEnd w:id="545"/>
            <w:bookmarkEnd w:id="54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0BED5C36" wp14:editId="2BF7361F">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3">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47" w:name="_Toc71362940"/>
            <w:bookmarkStart w:id="548" w:name="_Toc71363252"/>
            <w:bookmarkStart w:id="549"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2</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47"/>
            <w:bookmarkEnd w:id="548"/>
            <w:bookmarkEnd w:id="549"/>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45E40712" wp14:editId="57F02623">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4">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50" w:name="_Toc71362941"/>
            <w:bookmarkStart w:id="551" w:name="_Toc71363253"/>
            <w:bookmarkStart w:id="552"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50"/>
            <w:bookmarkEnd w:id="551"/>
            <w:bookmarkEnd w:id="552"/>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2F3FC6F" wp14:editId="5528017E">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5">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53" w:name="_Toc71362942"/>
            <w:bookmarkStart w:id="554" w:name="_Toc71363254"/>
            <w:bookmarkStart w:id="555"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53"/>
            <w:bookmarkEnd w:id="554"/>
            <w:bookmarkEnd w:id="555"/>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7ACE3070" wp14:editId="53252795">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6">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56" w:name="_Toc71362943"/>
            <w:bookmarkStart w:id="557" w:name="_Toc71363255"/>
            <w:bookmarkStart w:id="558"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5</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56"/>
            <w:bookmarkEnd w:id="557"/>
            <w:bookmarkEnd w:id="558"/>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536C5260" wp14:editId="7DA0FF25">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37">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59" w:name="_Toc71362944"/>
            <w:bookmarkStart w:id="560" w:name="_Toc71363256"/>
            <w:bookmarkStart w:id="561"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6</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59"/>
            <w:bookmarkEnd w:id="560"/>
            <w:bookmarkEnd w:id="561"/>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24691937" wp14:editId="6EF926AC">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8">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62" w:name="_Toc71362945"/>
            <w:bookmarkStart w:id="563" w:name="_Toc71363257"/>
            <w:bookmarkStart w:id="564"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62"/>
            <w:bookmarkEnd w:id="563"/>
            <w:bookmarkEnd w:id="564"/>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674D9090" wp14:editId="25AFDCB9">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9">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65" w:name="_Toc71362946"/>
            <w:bookmarkStart w:id="566" w:name="_Toc71363258"/>
            <w:bookmarkStart w:id="567"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65"/>
            <w:bookmarkEnd w:id="566"/>
            <w:bookmarkEnd w:id="567"/>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66B37B13" wp14:editId="0E8567E4">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40">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68" w:name="_Toc71362947"/>
            <w:bookmarkStart w:id="569" w:name="_Toc71363259"/>
            <w:bookmarkStart w:id="570"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68"/>
            <w:bookmarkEnd w:id="569"/>
            <w:bookmarkEnd w:id="570"/>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2EEF3D18" wp14:editId="2B077C17">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41">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71" w:name="_Toc71362948"/>
            <w:bookmarkStart w:id="572" w:name="_Toc71363260"/>
            <w:bookmarkStart w:id="573"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0</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71"/>
            <w:bookmarkEnd w:id="572"/>
            <w:bookmarkEnd w:id="573"/>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593044F0" wp14:editId="2BD18913">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42">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74" w:name="_Toc71362949"/>
            <w:bookmarkStart w:id="575" w:name="_Toc71363261"/>
            <w:bookmarkStart w:id="576"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1</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74"/>
            <w:bookmarkEnd w:id="575"/>
            <w:bookmarkEnd w:id="57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2084683C" wp14:editId="129F8078">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3">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77" w:name="_Toc71362950"/>
            <w:bookmarkStart w:id="578" w:name="_Toc71363262"/>
            <w:bookmarkStart w:id="579"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77"/>
            <w:bookmarkEnd w:id="578"/>
            <w:bookmarkEnd w:id="579"/>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0C1037B1" wp14:editId="65352856">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4">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80" w:name="_Toc71362951"/>
            <w:bookmarkStart w:id="581" w:name="_Toc71363263"/>
            <w:bookmarkStart w:id="582"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80"/>
            <w:bookmarkEnd w:id="581"/>
            <w:bookmarkEnd w:id="582"/>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43595D6F" wp14:editId="56623E45">
                  <wp:simplePos x="0" y="0"/>
                  <wp:positionH relativeFrom="column">
                    <wp:posOffset>-64770</wp:posOffset>
                  </wp:positionH>
                  <wp:positionV relativeFrom="paragraph">
                    <wp:posOffset>-111760</wp:posOffset>
                  </wp:positionV>
                  <wp:extent cx="5293995" cy="4648835"/>
                  <wp:effectExtent l="0" t="0" r="190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293995" cy="464883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83" w:name="_Toc71362952"/>
            <w:bookmarkStart w:id="584" w:name="_Toc71363264"/>
            <w:bookmarkStart w:id="585"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83"/>
            <w:bookmarkEnd w:id="584"/>
            <w:bookmarkEnd w:id="585"/>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11FBB9D5" wp14:editId="0114CEEA">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6">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6" w:name="_Toc71362953"/>
            <w:bookmarkStart w:id="587" w:name="_Toc71363265"/>
            <w:bookmarkStart w:id="588"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5</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86"/>
            <w:bookmarkEnd w:id="587"/>
            <w:bookmarkEnd w:id="588"/>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165292C5" wp14:editId="78D5460A">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7">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9" w:name="_Toc71362954"/>
            <w:bookmarkStart w:id="590" w:name="_Toc71363266"/>
            <w:bookmarkStart w:id="591"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6</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89"/>
            <w:bookmarkEnd w:id="590"/>
            <w:bookmarkEnd w:id="59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8ECD500" wp14:editId="20B41753">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8">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92" w:name="_Toc71362955"/>
            <w:bookmarkStart w:id="593" w:name="_Toc71363267"/>
            <w:bookmarkStart w:id="594"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92"/>
            <w:bookmarkEnd w:id="593"/>
            <w:bookmarkEnd w:id="594"/>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37EF9914" wp14:editId="7DD06A81">
                  <wp:simplePos x="0" y="0"/>
                  <wp:positionH relativeFrom="column">
                    <wp:posOffset>-75565</wp:posOffset>
                  </wp:positionH>
                  <wp:positionV relativeFrom="paragraph">
                    <wp:posOffset>-141605</wp:posOffset>
                  </wp:positionV>
                  <wp:extent cx="5232400" cy="4657725"/>
                  <wp:effectExtent l="0" t="0" r="635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9">
                            <a:extLst>
                              <a:ext uri="{28A0092B-C50C-407E-A947-70E740481C1C}">
                                <a14:useLocalDpi xmlns:a14="http://schemas.microsoft.com/office/drawing/2010/main" val="0"/>
                              </a:ext>
                            </a:extLst>
                          </a:blip>
                          <a:stretch>
                            <a:fillRect/>
                          </a:stretch>
                        </pic:blipFill>
                        <pic:spPr>
                          <a:xfrm>
                            <a:off x="0" y="0"/>
                            <a:ext cx="5232400" cy="465772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95" w:name="_Toc71362956"/>
            <w:bookmarkStart w:id="596" w:name="_Toc71363268"/>
            <w:bookmarkStart w:id="597"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95"/>
            <w:bookmarkEnd w:id="596"/>
            <w:bookmarkEnd w:id="597"/>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3F92D9B0" wp14:editId="7FB61478">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50">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98" w:name="_Toc71362957"/>
            <w:bookmarkStart w:id="599" w:name="_Toc71363269"/>
            <w:bookmarkStart w:id="600"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98"/>
            <w:bookmarkEnd w:id="599"/>
            <w:bookmarkEnd w:id="600"/>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073C3024" wp14:editId="2B0F81F6">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51">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601" w:name="_Toc71362958"/>
            <w:bookmarkStart w:id="602" w:name="_Toc71363270"/>
            <w:bookmarkStart w:id="603"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601"/>
            <w:bookmarkEnd w:id="602"/>
            <w:bookmarkEnd w:id="603"/>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CF98CA4" wp14:editId="5C9533FC">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52">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604" w:name="_Toc71362959"/>
            <w:bookmarkStart w:id="605" w:name="_Toc71363271"/>
            <w:bookmarkStart w:id="606"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604"/>
            <w:bookmarkEnd w:id="605"/>
            <w:bookmarkEnd w:id="60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62F84487" wp14:editId="6969E427">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3">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607" w:name="_Toc71362960"/>
            <w:bookmarkStart w:id="608" w:name="_Toc71363272"/>
            <w:bookmarkStart w:id="609"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2</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607"/>
            <w:bookmarkEnd w:id="608"/>
            <w:bookmarkEnd w:id="609"/>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1E62A8B3" wp14:editId="49EEB085">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4">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610" w:name="_Toc71362961"/>
            <w:bookmarkStart w:id="611" w:name="_Toc71363273"/>
            <w:bookmarkStart w:id="612"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3</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610"/>
            <w:bookmarkEnd w:id="611"/>
            <w:bookmarkEnd w:id="612"/>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64F6C1D2" wp14:editId="69767785">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5">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613" w:name="_Toc71362962"/>
            <w:bookmarkStart w:id="614" w:name="_Toc71363274"/>
            <w:bookmarkStart w:id="615"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613"/>
            <w:bookmarkEnd w:id="614"/>
            <w:bookmarkEnd w:id="61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00D4082E" wp14:editId="614A7E89">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6">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616" w:name="_Toc71362963"/>
            <w:bookmarkStart w:id="617" w:name="_Toc71363275"/>
            <w:bookmarkStart w:id="618"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5</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616"/>
            <w:bookmarkEnd w:id="617"/>
            <w:bookmarkEnd w:id="61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01E545F6" wp14:editId="53B9946E">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7">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19" w:name="_Toc71362964"/>
            <w:bookmarkStart w:id="620" w:name="_Toc71363276"/>
            <w:bookmarkStart w:id="621"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6</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19"/>
            <w:bookmarkEnd w:id="620"/>
            <w:bookmarkEnd w:id="62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1180244C" wp14:editId="7BFD240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8">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22" w:name="_Toc71362965"/>
            <w:bookmarkStart w:id="623" w:name="_Toc71363277"/>
            <w:bookmarkStart w:id="624"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22"/>
            <w:bookmarkEnd w:id="623"/>
            <w:bookmarkEnd w:id="624"/>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395C88D2" wp14:editId="2DF9BD6D">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9">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25" w:name="_Toc71362966"/>
            <w:bookmarkStart w:id="626" w:name="_Toc71363278"/>
            <w:bookmarkStart w:id="627"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25"/>
            <w:bookmarkEnd w:id="626"/>
            <w:bookmarkEnd w:id="627"/>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60E4CFF8" wp14:editId="450B40F9">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60">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28" w:name="_Toc71362967"/>
            <w:bookmarkStart w:id="629" w:name="_Toc71363279"/>
            <w:bookmarkStart w:id="630"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28"/>
            <w:bookmarkEnd w:id="629"/>
            <w:bookmarkEnd w:id="630"/>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31" w:name="_Toc72484231"/>
      <w:r>
        <w:rPr>
          <w:rFonts w:ascii="Times New Roman" w:hAnsi="Times New Roman" w:cs="Times New Roman"/>
          <w:i/>
          <w:color w:val="auto"/>
          <w:sz w:val="24"/>
          <w:szCs w:val="24"/>
        </w:rPr>
        <w:t>Deployment Diagram</w:t>
      </w:r>
      <w:bookmarkEnd w:id="631"/>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4E3D02"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71936" behindDoc="1" locked="0" layoutInCell="1" allowOverlap="1" wp14:anchorId="5BC86F2A" wp14:editId="335D8EE0">
                  <wp:simplePos x="0" y="0"/>
                  <wp:positionH relativeFrom="column">
                    <wp:posOffset>-49530</wp:posOffset>
                  </wp:positionH>
                  <wp:positionV relativeFrom="paragraph">
                    <wp:posOffset>-4351020</wp:posOffset>
                  </wp:positionV>
                  <wp:extent cx="5248275" cy="4681220"/>
                  <wp:effectExtent l="0" t="0" r="9525" b="508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48275" cy="4681220"/>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32"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32"/>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 xml:space="preserve">laporan.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62"/>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33" w:name="_Toc70281256"/>
      <w:bookmarkStart w:id="634" w:name="_Toc70281440"/>
      <w:bookmarkStart w:id="635" w:name="_Toc70283016"/>
      <w:bookmarkStart w:id="636" w:name="_Toc72484232"/>
      <w:r>
        <w:rPr>
          <w:rFonts w:ascii="Times New Roman" w:hAnsi="Times New Roman" w:cs="Times New Roman"/>
          <w:noProof/>
          <w:color w:val="auto"/>
        </w:rPr>
        <w:lastRenderedPageBreak/>
        <w:t>BAB IV</w:t>
      </w:r>
      <w:bookmarkEnd w:id="633"/>
      <w:bookmarkEnd w:id="634"/>
      <w:bookmarkEnd w:id="635"/>
      <w:bookmarkEnd w:id="636"/>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37" w:name="_Toc70281257"/>
      <w:bookmarkStart w:id="638" w:name="_Toc70281441"/>
      <w:bookmarkStart w:id="639" w:name="_Toc70283017"/>
      <w:bookmarkStart w:id="640" w:name="_Toc72484233"/>
      <w:r>
        <w:rPr>
          <w:rFonts w:ascii="Times New Roman" w:hAnsi="Times New Roman" w:cs="Times New Roman"/>
          <w:noProof/>
          <w:color w:val="auto"/>
        </w:rPr>
        <w:t>IMPLEMENTASI PERANCANGAN</w:t>
      </w:r>
      <w:bookmarkEnd w:id="637"/>
      <w:bookmarkEnd w:id="638"/>
      <w:bookmarkEnd w:id="639"/>
      <w:bookmarkEnd w:id="640"/>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41" w:name="_Toc70281258"/>
      <w:bookmarkStart w:id="642" w:name="_Toc70281442"/>
      <w:bookmarkStart w:id="643" w:name="_Toc70283018"/>
      <w:bookmarkStart w:id="644"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41"/>
      <w:bookmarkEnd w:id="642"/>
      <w:bookmarkEnd w:id="643"/>
      <w:bookmarkEnd w:id="644"/>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45" w:name="_Toc70281259"/>
      <w:bookmarkStart w:id="646" w:name="_Toc70281443"/>
      <w:bookmarkStart w:id="647" w:name="_Toc70283019"/>
      <w:bookmarkStart w:id="648"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45"/>
      <w:bookmarkEnd w:id="646"/>
      <w:bookmarkEnd w:id="647"/>
      <w:bookmarkEnd w:id="648"/>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9" w:name="_Toc70281260"/>
      <w:bookmarkStart w:id="650" w:name="_Toc70281444"/>
      <w:bookmarkStart w:id="651" w:name="_Toc70283020"/>
      <w:bookmarkStart w:id="652" w:name="_Toc72484236"/>
      <w:r>
        <w:rPr>
          <w:rFonts w:ascii="Times New Roman" w:hAnsi="Times New Roman" w:cs="Times New Roman"/>
          <w:noProof/>
          <w:color w:val="auto"/>
          <w:sz w:val="24"/>
          <w:szCs w:val="24"/>
        </w:rPr>
        <w:t>Kebutuhan Perangkat Keras</w:t>
      </w:r>
      <w:bookmarkEnd w:id="649"/>
      <w:bookmarkEnd w:id="650"/>
      <w:bookmarkEnd w:id="651"/>
      <w:bookmarkEnd w:id="652"/>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3"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3" w:name="_Toc70281261"/>
      <w:bookmarkStart w:id="654" w:name="_Toc70281445"/>
      <w:bookmarkStart w:id="655" w:name="_Toc70283021"/>
      <w:bookmarkStart w:id="656" w:name="_Toc72484237"/>
      <w:r>
        <w:rPr>
          <w:rFonts w:ascii="Times New Roman" w:hAnsi="Times New Roman" w:cs="Times New Roman"/>
          <w:noProof/>
          <w:color w:val="auto"/>
          <w:sz w:val="24"/>
          <w:szCs w:val="24"/>
        </w:rPr>
        <w:lastRenderedPageBreak/>
        <w:t>Kebutuhan Perangkat Lunak</w:t>
      </w:r>
      <w:bookmarkEnd w:id="653"/>
      <w:bookmarkEnd w:id="654"/>
      <w:bookmarkEnd w:id="655"/>
      <w:bookmarkEnd w:id="656"/>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7" w:name="_Toc70281262"/>
      <w:bookmarkStart w:id="658" w:name="_Toc70281446"/>
      <w:bookmarkStart w:id="659" w:name="_Toc70283022"/>
      <w:bookmarkStart w:id="660"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57"/>
      <w:bookmarkEnd w:id="658"/>
      <w:bookmarkEnd w:id="659"/>
      <w:bookmarkEnd w:id="660"/>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61" w:name="_Toc70281263"/>
      <w:bookmarkStart w:id="662" w:name="_Toc70281447"/>
      <w:bookmarkStart w:id="663" w:name="_Toc70283023"/>
      <w:bookmarkStart w:id="664" w:name="_Toc72484239"/>
      <w:r>
        <w:rPr>
          <w:rFonts w:ascii="Times New Roman" w:hAnsi="Times New Roman" w:cs="Times New Roman"/>
          <w:noProof/>
          <w:color w:val="auto"/>
          <w:sz w:val="24"/>
          <w:szCs w:val="24"/>
        </w:rPr>
        <w:lastRenderedPageBreak/>
        <w:t>Tampilan antarmuka</w:t>
      </w:r>
      <w:bookmarkEnd w:id="661"/>
      <w:bookmarkEnd w:id="662"/>
      <w:bookmarkEnd w:id="663"/>
      <w:bookmarkEnd w:id="664"/>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73F0171" wp14:editId="37270C4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65" w:name="_Toc71363414"/>
            <w:bookmarkStart w:id="666"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65"/>
            <w:bookmarkEnd w:id="66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700E59BA" wp14:editId="71952A48">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67" w:name="_Toc71363415"/>
            <w:bookmarkStart w:id="668"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67"/>
            <w:bookmarkEnd w:id="66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0283F3C9" wp14:editId="1B2C2197">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69" w:name="_Toc71363416"/>
            <w:bookmarkStart w:id="670"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69"/>
            <w:bookmarkEnd w:id="670"/>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071160D9" wp14:editId="40BD17C9">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71" w:name="_Toc71363417"/>
            <w:bookmarkStart w:id="672"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71"/>
            <w:bookmarkEnd w:id="6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31464147" wp14:editId="6F4310AA">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73" w:name="_Toc71363418"/>
            <w:bookmarkStart w:id="674"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73"/>
            <w:bookmarkEnd w:id="6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7AE33BB8" wp14:editId="7A770CAF">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75" w:name="_Toc71363419"/>
            <w:bookmarkStart w:id="676"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75"/>
            <w:bookmarkEnd w:id="6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442E85BE" wp14:editId="47CDA0B7">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77" w:name="_Toc71363420"/>
            <w:bookmarkStart w:id="678"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77"/>
            <w:bookmarkEnd w:id="67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369B6C64" wp14:editId="0399FEFD">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79" w:name="_Toc71363421"/>
            <w:bookmarkStart w:id="680"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79"/>
            <w:bookmarkEnd w:id="68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45D7EE66" wp14:editId="07E1ABA1">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81" w:name="_Toc71363422"/>
            <w:bookmarkStart w:id="682"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81"/>
            <w:bookmarkEnd w:id="682"/>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7781FA87" wp14:editId="5075125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83" w:name="_Toc71363423"/>
            <w:bookmarkStart w:id="684"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83"/>
            <w:bookmarkEnd w:id="68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364D72D7" wp14:editId="543B76C6">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85" w:name="_Toc71363424"/>
            <w:bookmarkStart w:id="686"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85"/>
            <w:bookmarkEnd w:id="68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8486D83" wp14:editId="5D9DFD6D">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7" w:name="_Toc71363425"/>
            <w:bookmarkStart w:id="688"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87"/>
            <w:bookmarkEnd w:id="68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11101957" wp14:editId="31A8D0CF">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9" w:name="_Toc71363426"/>
            <w:bookmarkStart w:id="690"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89"/>
            <w:bookmarkEnd w:id="690"/>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345F6380" wp14:editId="4A78F838">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91" w:name="_Toc71363427"/>
            <w:bookmarkStart w:id="692"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91"/>
            <w:bookmarkEnd w:id="69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1DD76A91" wp14:editId="6C1FF791">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93" w:name="_Toc71363428"/>
            <w:bookmarkStart w:id="694"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93"/>
            <w:bookmarkEnd w:id="69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21696D0A" wp14:editId="6488D9BE">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95" w:name="_Toc71363429"/>
            <w:bookmarkStart w:id="696"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95"/>
            <w:bookmarkEnd w:id="69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7116484E" wp14:editId="7EE0C2F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97" w:name="_Toc71363430"/>
            <w:bookmarkStart w:id="698"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97"/>
            <w:bookmarkEnd w:id="69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FA41D21" wp14:editId="25FE32A9">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99" w:name="_Toc71363431"/>
            <w:bookmarkStart w:id="700"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99"/>
            <w:bookmarkEnd w:id="70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23EA55A9" wp14:editId="6FE50D2F">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701" w:name="_Toc71363432"/>
            <w:bookmarkStart w:id="702"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701"/>
            <w:bookmarkEnd w:id="702"/>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4137A748" wp14:editId="0F193B84">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703" w:name="_Toc71363433"/>
            <w:bookmarkStart w:id="704"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703"/>
            <w:bookmarkEnd w:id="7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560CFFEF" wp14:editId="4BC34A84">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705" w:name="_Toc71363434"/>
            <w:bookmarkStart w:id="706"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705"/>
            <w:bookmarkEnd w:id="7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1E0E89DD" wp14:editId="2ECBA9F2">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707" w:name="_Toc71363435"/>
            <w:bookmarkStart w:id="708"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707"/>
            <w:bookmarkEnd w:id="70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56436767" wp14:editId="72E2C6FC">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709" w:name="_Toc71363436"/>
            <w:bookmarkStart w:id="710"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709"/>
            <w:bookmarkEnd w:id="71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00F8B952" wp14:editId="60EA375C">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11" w:name="_Toc71363437"/>
            <w:bookmarkStart w:id="712"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711"/>
            <w:bookmarkEnd w:id="71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145AA396" wp14:editId="7442644A">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713" w:name="_Toc71363438"/>
            <w:bookmarkStart w:id="714"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713"/>
            <w:bookmarkEnd w:id="7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320E70EE" wp14:editId="6F0F32A6">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5" w:name="_Toc71363439"/>
            <w:bookmarkStart w:id="716"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715"/>
            <w:bookmarkEnd w:id="71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3517027E" wp14:editId="4EC75CBC">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717" w:name="_Toc71363440"/>
            <w:bookmarkStart w:id="718"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717"/>
            <w:bookmarkEnd w:id="71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14:anchorId="513D84A4" wp14:editId="40167A72">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719" w:name="_Toc71363441"/>
            <w:bookmarkStart w:id="720"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719"/>
            <w:bookmarkEnd w:id="72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39642C59" wp14:editId="5306305E">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21" w:name="_Toc71363442"/>
            <w:bookmarkStart w:id="722"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721"/>
            <w:bookmarkEnd w:id="7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14:anchorId="2F7A5E6A" wp14:editId="0484E14D">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723" w:name="_Toc71363443"/>
            <w:bookmarkStart w:id="724"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723"/>
            <w:bookmarkEnd w:id="72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78C403D0" wp14:editId="12D32F49">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25" w:name="_Toc71363444"/>
            <w:bookmarkStart w:id="726"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25"/>
            <w:bookmarkEnd w:id="7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14:anchorId="4AC9CC93" wp14:editId="3ABA0110">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27" w:name="_Toc71363445"/>
            <w:bookmarkStart w:id="728"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27"/>
            <w:bookmarkEnd w:id="72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14:anchorId="0CC79E9A" wp14:editId="611C40FA">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29" w:name="_Toc71363446"/>
            <w:bookmarkStart w:id="730"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29"/>
            <w:bookmarkEnd w:id="7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13F59828" wp14:editId="4FDAE822">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1" w:name="_Toc71363447"/>
            <w:bookmarkStart w:id="732"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31"/>
            <w:bookmarkEnd w:id="73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14:anchorId="1C0843A2" wp14:editId="04176B2E">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3" w:name="_Toc71363448"/>
            <w:bookmarkStart w:id="734"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33"/>
            <w:bookmarkEnd w:id="7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14:anchorId="11778893" wp14:editId="31BF201B">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35" w:name="_Toc71363449"/>
            <w:bookmarkStart w:id="736"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35"/>
            <w:bookmarkEnd w:id="73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14:anchorId="0C3F8833" wp14:editId="7C58BE93">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37" w:name="_Toc71363450"/>
            <w:bookmarkStart w:id="738"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37"/>
            <w:bookmarkEnd w:id="738"/>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14:anchorId="73941A7D" wp14:editId="13C92ED0">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39" w:name="_Toc71363451"/>
            <w:bookmarkStart w:id="740"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39"/>
            <w:bookmarkEnd w:id="74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14:anchorId="2815AFB7" wp14:editId="6302C443">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41" w:name="_Toc71363452"/>
            <w:bookmarkStart w:id="742"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41"/>
            <w:bookmarkEnd w:id="742"/>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14:anchorId="7C3034CC" wp14:editId="60667CFB">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43" w:name="_Toc71363453"/>
            <w:bookmarkStart w:id="744"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43"/>
            <w:bookmarkEnd w:id="74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45" w:name="_Toc70281278"/>
      <w:bookmarkStart w:id="746" w:name="_Toc70281462"/>
      <w:bookmarkStart w:id="747" w:name="_Toc70283038"/>
      <w:bookmarkStart w:id="748" w:name="_Toc72484240"/>
      <w:r>
        <w:rPr>
          <w:rFonts w:ascii="Times New Roman" w:hAnsi="Times New Roman" w:cs="Times New Roman"/>
          <w:noProof/>
          <w:color w:val="auto"/>
          <w:sz w:val="24"/>
          <w:szCs w:val="24"/>
        </w:rPr>
        <w:t>Pengujian</w:t>
      </w:r>
      <w:bookmarkEnd w:id="745"/>
      <w:bookmarkEnd w:id="746"/>
      <w:bookmarkEnd w:id="747"/>
      <w:bookmarkEnd w:id="748"/>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49" w:name="_Toc70281279"/>
      <w:bookmarkStart w:id="750" w:name="_Toc70281463"/>
      <w:bookmarkStart w:id="751"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49"/>
    <w:bookmarkEnd w:id="750"/>
    <w:bookmarkEnd w:id="751"/>
    <w:p w:rsidR="00796E98" w:rsidRDefault="00796E98" w:rsidP="00B330D6"/>
    <w:p w:rsidR="00796E98" w:rsidRDefault="00796E98">
      <w:r>
        <w:br w:type="page"/>
      </w:r>
    </w:p>
    <w:p w:rsidR="00796E98" w:rsidRDefault="00796E98" w:rsidP="00B330D6">
      <w:pPr>
        <w:sectPr w:rsidR="00796E98" w:rsidSect="00E31C07">
          <w:headerReference w:type="first" r:id="rId204"/>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52" w:name="_Toc71362717"/>
      <w:bookmarkStart w:id="753"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52"/>
      <w:bookmarkEnd w:id="753"/>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D58139" wp14:editId="57CB51F4">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2E13ED36" wp14:editId="4D7FF5DA">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1077FBE" wp14:editId="57BC63CE">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14DB01F" wp14:editId="4C6A90BE">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F3FB00D" wp14:editId="3951B332">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E546227" wp14:editId="5646359A">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E834111" wp14:editId="6C640722">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4729B03" wp14:editId="4BB19F13">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83085B3" wp14:editId="78861025">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4A265FD7" wp14:editId="3D379372">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18205C2D" wp14:editId="2C7CE312">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E1FF045" wp14:editId="3A5172E4">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61B156EA" wp14:editId="6B6030C9">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43C90CB" wp14:editId="028BACAB">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436BC555" wp14:editId="187E23FA">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3A36ECFC" wp14:editId="682E5E1B">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5DD147D" wp14:editId="1D67E1B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354B0F4F" wp14:editId="1B971DC5">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F5DE0C4" wp14:editId="1F847CA6">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38AE9DAF" wp14:editId="1DE410F4">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16B13F7" wp14:editId="13E9D4D5">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C96AAA7" wp14:editId="0B1D6FC9">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03561E75" wp14:editId="19DB16F8">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050CDEDF" wp14:editId="59CEBC05">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6B0FEFB2" wp14:editId="5D6B5E5F">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7B105320" wp14:editId="3C51F30D">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EE62073" wp14:editId="4D77B6BD">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04AA5E22" wp14:editId="16EA004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2A19EABB" wp14:editId="3F4EC53A">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BF10BE0" wp14:editId="796166FD">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8B8F737" wp14:editId="5AF0C3D5">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6195ADD3" wp14:editId="463A63A0">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90CC126" wp14:editId="095AA85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75F91421" wp14:editId="6F861FDC">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07812E17" wp14:editId="01D1E2E1">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6BF97FE4" wp14:editId="5DAC49D6">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9978D3" wp14:editId="5BBD0793">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DD872D5" wp14:editId="73BA4CD0">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D21B615" wp14:editId="21531A79">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C2B5B71" wp14:editId="765FBC77">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CE06D5" wp14:editId="67E8FEE8">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087E8D7" wp14:editId="28FC62CA">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75669B66" wp14:editId="7C6484D9">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7496F25" wp14:editId="1739B117">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B4B803F" wp14:editId="3A83AFE7">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00018A" wp14:editId="4047F60E">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3B758A5" wp14:editId="4BD07873">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7A9AAB2" wp14:editId="63063D1D">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01636232" wp14:editId="5CBAD7C7">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6F4CF4E" wp14:editId="78C19263">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19E2DE" wp14:editId="3D211EB6">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A41192" wp14:editId="4342E5A1">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8703849" wp14:editId="042C50D1">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32524FD" wp14:editId="3308C731">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2CE6F00" wp14:editId="748548C9">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846358A" wp14:editId="7880C5F9">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7CF4C" wp14:editId="1B18A1E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B07E82C" wp14:editId="19629DE1">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74F758F" wp14:editId="3E5DF153">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4FFD917" wp14:editId="56381C53">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A3753E" wp14:editId="36D5A43D">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D0A9466" wp14:editId="59EBD788">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7B86B60" wp14:editId="08FC1C18">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4ACE6C81" wp14:editId="6C257C02">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5134F2F" wp14:editId="00D1C506">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A802FE7" wp14:editId="72BA77A6">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68D12A0" wp14:editId="1D107B57">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C586BC9" wp14:editId="072BB3D2">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29E42CD" wp14:editId="7C757F32">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29DA15E" wp14:editId="344464E5">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3EDF858D" wp14:editId="20133C54">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CFE2EA5" wp14:editId="5E503865">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46906D55" wp14:editId="2DBF2C46">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1A123D78" wp14:editId="48CCD55F">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752280DD" wp14:editId="47B698F1">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43163CBA" wp14:editId="472489FB">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CE36ED" wp14:editId="051E0CA6">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CD7FB04" wp14:editId="34C5C9EE">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22E08482" wp14:editId="1A4828ED">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5D56BA54" wp14:editId="63370520">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0CC89F2" wp14:editId="51D4E347">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F1FF6E1" wp14:editId="384EF8A5">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48A5A2CA" wp14:editId="1562F8DA">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0F17207" wp14:editId="19B03E2D">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94E10B4" wp14:editId="62E38063">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4CC13C3E" wp14:editId="2C30EE0B">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6C28D577" wp14:editId="75921C48">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0153DF49" wp14:editId="09A9A101">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B9260A8" wp14:editId="4992E256">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2301E28C" wp14:editId="1A5CDE84">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7D136A1" wp14:editId="3029C609">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D9F1160" wp14:editId="6A6A5C00">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0D585AD3" wp14:editId="11A0F692">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71FEF11" wp14:editId="4F234993">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7CA638C" wp14:editId="4A59AEDA">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D95B57D" wp14:editId="23606383">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3D67008" wp14:editId="1494BBC6">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28F45EBE" wp14:editId="41E36143">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4B1710B2" wp14:editId="4EE84FD5">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14B900C" wp14:editId="0AE1E4E5">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716D214" wp14:editId="6185F52C">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B1B83C1" wp14:editId="199A7D19">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60"/>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54" w:name="_Toc70281281"/>
      <w:bookmarkStart w:id="755" w:name="_Toc70281465"/>
      <w:bookmarkStart w:id="756" w:name="_Toc70283041"/>
      <w:bookmarkStart w:id="757" w:name="_Toc72484241"/>
      <w:r>
        <w:rPr>
          <w:rFonts w:ascii="Times New Roman" w:hAnsi="Times New Roman" w:cs="Times New Roman"/>
          <w:noProof/>
          <w:color w:val="auto"/>
        </w:rPr>
        <w:lastRenderedPageBreak/>
        <w:t>BAB V</w:t>
      </w:r>
      <w:bookmarkEnd w:id="754"/>
      <w:bookmarkEnd w:id="755"/>
      <w:bookmarkEnd w:id="756"/>
      <w:bookmarkEnd w:id="757"/>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58" w:name="_Toc70281282"/>
      <w:bookmarkStart w:id="759" w:name="_Toc70281466"/>
      <w:bookmarkStart w:id="760" w:name="_Toc70283042"/>
      <w:bookmarkStart w:id="761" w:name="_Toc72484242"/>
      <w:r>
        <w:rPr>
          <w:rFonts w:ascii="Times New Roman" w:hAnsi="Times New Roman" w:cs="Times New Roman"/>
          <w:noProof/>
          <w:color w:val="auto"/>
        </w:rPr>
        <w:t>KESIMPULAN DAN SARAN</w:t>
      </w:r>
      <w:bookmarkEnd w:id="758"/>
      <w:bookmarkEnd w:id="759"/>
      <w:bookmarkEnd w:id="760"/>
      <w:bookmarkEnd w:id="761"/>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762" w:name="_Toc70281283"/>
      <w:bookmarkStart w:id="763" w:name="_Toc70281467"/>
      <w:bookmarkStart w:id="764" w:name="_Toc70283043"/>
      <w:bookmarkStart w:id="765" w:name="_Toc72484243"/>
      <w:r w:rsidRPr="00CB0C11">
        <w:rPr>
          <w:rFonts w:ascii="Times New Roman" w:hAnsi="Times New Roman" w:cs="Times New Roman"/>
          <w:color w:val="auto"/>
          <w:sz w:val="24"/>
          <w:szCs w:val="24"/>
        </w:rPr>
        <w:t>Kesimpulan</w:t>
      </w:r>
      <w:bookmarkEnd w:id="762"/>
      <w:bookmarkEnd w:id="763"/>
      <w:bookmarkEnd w:id="764"/>
      <w:bookmarkEnd w:id="765"/>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766" w:name="_Toc70281284"/>
      <w:bookmarkStart w:id="767" w:name="_Toc70281468"/>
      <w:bookmarkStart w:id="768" w:name="_Toc70283044"/>
      <w:bookmarkStart w:id="769" w:name="_Toc72484244"/>
      <w:r>
        <w:rPr>
          <w:rFonts w:ascii="Times New Roman" w:hAnsi="Times New Roman" w:cs="Times New Roman"/>
          <w:color w:val="auto"/>
          <w:sz w:val="24"/>
          <w:szCs w:val="24"/>
        </w:rPr>
        <w:lastRenderedPageBreak/>
        <w:t>Saran</w:t>
      </w:r>
      <w:bookmarkEnd w:id="766"/>
      <w:bookmarkEnd w:id="767"/>
      <w:bookmarkEnd w:id="768"/>
      <w:bookmarkEnd w:id="769"/>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56BDF6D5" wp14:editId="50B31F8C">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2"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70" w:name="_Toc70281285"/>
      <w:bookmarkStart w:id="771" w:name="_Toc70281469"/>
      <w:bookmarkStart w:id="772" w:name="_Toc70283045"/>
      <w:bookmarkStart w:id="773" w:name="_Toc72484245"/>
      <w:r w:rsidRPr="007C3775">
        <w:rPr>
          <w:rFonts w:ascii="Times New Roman" w:hAnsi="Times New Roman" w:cs="Times New Roman"/>
          <w:noProof/>
          <w:color w:val="auto"/>
        </w:rPr>
        <w:t>DAFTAR PUSTAKA</w:t>
      </w:r>
      <w:bookmarkEnd w:id="770"/>
      <w:bookmarkEnd w:id="771"/>
      <w:bookmarkEnd w:id="772"/>
      <w:bookmarkEnd w:id="773"/>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F20C6A" w:rsidP="007C3775">
      <w:pPr>
        <w:pStyle w:val="NormalWeb"/>
        <w:spacing w:before="0" w:beforeAutospacing="0" w:after="0" w:afterAutospacing="0" w:line="360" w:lineRule="auto"/>
        <w:jc w:val="both"/>
      </w:pPr>
      <w:hyperlink r:id="rId263" w:history="1">
        <w:r w:rsidR="005F0739" w:rsidRPr="007F794B">
          <w:t>http://repository.potensi-utama.ac.id/jspui/bitstream/123456789/2990/6/BAB II.pdf</w:t>
        </w:r>
      </w:hyperlink>
      <w:r w:rsidR="005F0739" w:rsidRPr="007F794B">
        <w:t xml:space="preserve"> ww.yukoding.com</w:t>
      </w:r>
    </w:p>
    <w:p w:rsidR="003B6890" w:rsidRPr="007C3775" w:rsidRDefault="00F20C6A" w:rsidP="007C3775">
      <w:pPr>
        <w:pStyle w:val="NormalWeb"/>
        <w:spacing w:before="0" w:beforeAutospacing="0" w:after="0" w:afterAutospacing="0" w:line="360" w:lineRule="auto"/>
        <w:jc w:val="both"/>
      </w:pPr>
      <w:hyperlink r:id="rId264"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74" w:name="_Toc70281286"/>
      <w:bookmarkStart w:id="775" w:name="_Toc70281470"/>
      <w:bookmarkStart w:id="776" w:name="_Toc70283046"/>
      <w:bookmarkStart w:id="777" w:name="_Toc72484246"/>
      <w:r>
        <w:rPr>
          <w:rFonts w:ascii="Times New Roman" w:hAnsi="Times New Roman" w:cs="Times New Roman"/>
          <w:noProof/>
          <w:color w:val="auto"/>
        </w:rPr>
        <w:t>LAMPIRAN</w:t>
      </w:r>
      <w:bookmarkEnd w:id="774"/>
      <w:bookmarkEnd w:id="775"/>
      <w:bookmarkEnd w:id="776"/>
      <w:bookmarkEnd w:id="777"/>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C36DB6">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C36DB6">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5"/>
      <w:footerReference w:type="first" r:id="rId26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C6A" w:rsidRDefault="00F20C6A" w:rsidP="0063122C">
      <w:pPr>
        <w:spacing w:after="0" w:line="240" w:lineRule="auto"/>
      </w:pPr>
      <w:r>
        <w:separator/>
      </w:r>
    </w:p>
  </w:endnote>
  <w:endnote w:type="continuationSeparator" w:id="0">
    <w:p w:rsidR="00F20C6A" w:rsidRDefault="00F20C6A"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FB4D62" w:rsidRDefault="00FB4D62">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03566B">
          <w:rPr>
            <w:rFonts w:ascii="Times New Roman" w:hAnsi="Times New Roman" w:cs="Times New Roman"/>
            <w:noProof/>
            <w:sz w:val="24"/>
            <w:szCs w:val="24"/>
          </w:rPr>
          <w:t>xv</w:t>
        </w:r>
        <w:r w:rsidRPr="00191D6E">
          <w:rPr>
            <w:rFonts w:ascii="Times New Roman" w:hAnsi="Times New Roman" w:cs="Times New Roman"/>
            <w:noProof/>
            <w:sz w:val="24"/>
            <w:szCs w:val="24"/>
          </w:rPr>
          <w:fldChar w:fldCharType="end"/>
        </w:r>
      </w:p>
    </w:sdtContent>
  </w:sdt>
  <w:p w:rsidR="00FB4D62" w:rsidRDefault="00FB4D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Footer"/>
      <w:jc w:val="center"/>
    </w:pPr>
  </w:p>
  <w:p w:rsidR="00FB4D62" w:rsidRPr="00601DCF" w:rsidRDefault="00FB4D62">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03566B">
          <w:rPr>
            <w:noProof/>
          </w:rPr>
          <w:t>133</w:t>
        </w:r>
        <w:r>
          <w:rPr>
            <w:noProof/>
          </w:rPr>
          <w:fldChar w:fldCharType="end"/>
        </w:r>
      </w:p>
    </w:sdtContent>
  </w:sdt>
  <w:p w:rsidR="00FB4D62" w:rsidRDefault="00FB4D6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03566B">
          <w:rPr>
            <w:noProof/>
          </w:rPr>
          <w:t>176</w:t>
        </w:r>
        <w:r>
          <w:rPr>
            <w:noProof/>
          </w:rPr>
          <w:fldChar w:fldCharType="end"/>
        </w:r>
      </w:p>
    </w:sdtContent>
  </w:sdt>
  <w:p w:rsidR="00FB4D62" w:rsidRDefault="00FB4D6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03566B">
          <w:rPr>
            <w:noProof/>
          </w:rPr>
          <w:t>202</w:t>
        </w:r>
        <w:r>
          <w:rPr>
            <w:noProof/>
          </w:rPr>
          <w:fldChar w:fldCharType="end"/>
        </w:r>
      </w:p>
    </w:sdtContent>
  </w:sdt>
  <w:p w:rsidR="00FB4D62" w:rsidRDefault="00FB4D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C6A" w:rsidRDefault="00F20C6A" w:rsidP="0063122C">
      <w:pPr>
        <w:spacing w:after="0" w:line="240" w:lineRule="auto"/>
      </w:pPr>
      <w:r>
        <w:separator/>
      </w:r>
    </w:p>
  </w:footnote>
  <w:footnote w:type="continuationSeparator" w:id="0">
    <w:p w:rsidR="00F20C6A" w:rsidRDefault="00F20C6A"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FB4D62" w:rsidRDefault="00FB4D62">
        <w:pPr>
          <w:pStyle w:val="Header"/>
          <w:jc w:val="right"/>
        </w:pPr>
        <w:r>
          <w:fldChar w:fldCharType="begin"/>
        </w:r>
        <w:r>
          <w:instrText xml:space="preserve"> PAGE   \* MERGEFORMAT </w:instrText>
        </w:r>
        <w:r>
          <w:fldChar w:fldCharType="separate"/>
        </w:r>
        <w:r w:rsidR="0003566B">
          <w:rPr>
            <w:noProof/>
          </w:rPr>
          <w:t>318</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5360D6A"/>
    <w:multiLevelType w:val="hybridMultilevel"/>
    <w:tmpl w:val="79A4FC02"/>
    <w:lvl w:ilvl="0" w:tplc="5AAE3C00">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6">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9">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6">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D091F1B"/>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35"/>
  </w:num>
  <w:num w:numId="3">
    <w:abstractNumId w:val="58"/>
  </w:num>
  <w:num w:numId="4">
    <w:abstractNumId w:val="36"/>
  </w:num>
  <w:num w:numId="5">
    <w:abstractNumId w:val="49"/>
  </w:num>
  <w:num w:numId="6">
    <w:abstractNumId w:val="54"/>
  </w:num>
  <w:num w:numId="7">
    <w:abstractNumId w:val="52"/>
  </w:num>
  <w:num w:numId="8">
    <w:abstractNumId w:val="21"/>
  </w:num>
  <w:num w:numId="9">
    <w:abstractNumId w:val="7"/>
  </w:num>
  <w:num w:numId="10">
    <w:abstractNumId w:val="28"/>
  </w:num>
  <w:num w:numId="11">
    <w:abstractNumId w:val="37"/>
  </w:num>
  <w:num w:numId="12">
    <w:abstractNumId w:val="25"/>
  </w:num>
  <w:num w:numId="13">
    <w:abstractNumId w:val="4"/>
  </w:num>
  <w:num w:numId="14">
    <w:abstractNumId w:val="55"/>
  </w:num>
  <w:num w:numId="15">
    <w:abstractNumId w:val="10"/>
  </w:num>
  <w:num w:numId="16">
    <w:abstractNumId w:val="30"/>
  </w:num>
  <w:num w:numId="17">
    <w:abstractNumId w:val="1"/>
  </w:num>
  <w:num w:numId="18">
    <w:abstractNumId w:val="32"/>
  </w:num>
  <w:num w:numId="19">
    <w:abstractNumId w:val="12"/>
  </w:num>
  <w:num w:numId="20">
    <w:abstractNumId w:val="38"/>
  </w:num>
  <w:num w:numId="21">
    <w:abstractNumId w:val="16"/>
  </w:num>
  <w:num w:numId="22">
    <w:abstractNumId w:val="56"/>
  </w:num>
  <w:num w:numId="23">
    <w:abstractNumId w:val="42"/>
  </w:num>
  <w:num w:numId="24">
    <w:abstractNumId w:val="50"/>
  </w:num>
  <w:num w:numId="25">
    <w:abstractNumId w:val="40"/>
  </w:num>
  <w:num w:numId="26">
    <w:abstractNumId w:val="33"/>
  </w:num>
  <w:num w:numId="27">
    <w:abstractNumId w:val="48"/>
  </w:num>
  <w:num w:numId="28">
    <w:abstractNumId w:val="29"/>
  </w:num>
  <w:num w:numId="29">
    <w:abstractNumId w:val="27"/>
  </w:num>
  <w:num w:numId="30">
    <w:abstractNumId w:val="14"/>
  </w:num>
  <w:num w:numId="31">
    <w:abstractNumId w:val="20"/>
  </w:num>
  <w:num w:numId="32">
    <w:abstractNumId w:val="15"/>
  </w:num>
  <w:num w:numId="33">
    <w:abstractNumId w:val="23"/>
  </w:num>
  <w:num w:numId="34">
    <w:abstractNumId w:val="34"/>
  </w:num>
  <w:num w:numId="35">
    <w:abstractNumId w:val="13"/>
  </w:num>
  <w:num w:numId="36">
    <w:abstractNumId w:val="43"/>
  </w:num>
  <w:num w:numId="37">
    <w:abstractNumId w:val="26"/>
  </w:num>
  <w:num w:numId="38">
    <w:abstractNumId w:val="51"/>
  </w:num>
  <w:num w:numId="39">
    <w:abstractNumId w:val="8"/>
  </w:num>
  <w:num w:numId="40">
    <w:abstractNumId w:val="5"/>
  </w:num>
  <w:num w:numId="41">
    <w:abstractNumId w:val="9"/>
  </w:num>
  <w:num w:numId="42">
    <w:abstractNumId w:val="19"/>
  </w:num>
  <w:num w:numId="43">
    <w:abstractNumId w:val="6"/>
  </w:num>
  <w:num w:numId="44">
    <w:abstractNumId w:val="41"/>
  </w:num>
  <w:num w:numId="45">
    <w:abstractNumId w:val="47"/>
  </w:num>
  <w:num w:numId="46">
    <w:abstractNumId w:val="46"/>
  </w:num>
  <w:num w:numId="47">
    <w:abstractNumId w:val="44"/>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3"/>
  </w:num>
  <w:num w:numId="55">
    <w:abstractNumId w:val="45"/>
  </w:num>
  <w:num w:numId="56">
    <w:abstractNumId w:val="39"/>
  </w:num>
  <w:num w:numId="57">
    <w:abstractNumId w:val="17"/>
  </w:num>
  <w:num w:numId="58">
    <w:abstractNumId w:val="57"/>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4123"/>
    <w:rsid w:val="00016BE4"/>
    <w:rsid w:val="000236A9"/>
    <w:rsid w:val="00030177"/>
    <w:rsid w:val="00034F22"/>
    <w:rsid w:val="0003566B"/>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2868"/>
    <w:rsid w:val="00095F0B"/>
    <w:rsid w:val="000A0AAE"/>
    <w:rsid w:val="000A20F7"/>
    <w:rsid w:val="000A591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22EAD"/>
    <w:rsid w:val="00124B93"/>
    <w:rsid w:val="001310E2"/>
    <w:rsid w:val="00131505"/>
    <w:rsid w:val="00132E2C"/>
    <w:rsid w:val="00135C04"/>
    <w:rsid w:val="00136320"/>
    <w:rsid w:val="00144120"/>
    <w:rsid w:val="0015108B"/>
    <w:rsid w:val="0015179A"/>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7450"/>
    <w:rsid w:val="001E0854"/>
    <w:rsid w:val="001E4969"/>
    <w:rsid w:val="001E6431"/>
    <w:rsid w:val="001F0D4A"/>
    <w:rsid w:val="001F3EF5"/>
    <w:rsid w:val="001F43B5"/>
    <w:rsid w:val="001F65A6"/>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C3D"/>
    <w:rsid w:val="003304E8"/>
    <w:rsid w:val="00330729"/>
    <w:rsid w:val="00331062"/>
    <w:rsid w:val="00331C79"/>
    <w:rsid w:val="00331D9B"/>
    <w:rsid w:val="00332E20"/>
    <w:rsid w:val="00333187"/>
    <w:rsid w:val="003425B4"/>
    <w:rsid w:val="00346D32"/>
    <w:rsid w:val="00350E3C"/>
    <w:rsid w:val="00351E23"/>
    <w:rsid w:val="0035245D"/>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55B2"/>
    <w:rsid w:val="004206EF"/>
    <w:rsid w:val="00420D85"/>
    <w:rsid w:val="004309A2"/>
    <w:rsid w:val="0043228E"/>
    <w:rsid w:val="004330D0"/>
    <w:rsid w:val="00433BDE"/>
    <w:rsid w:val="004349FF"/>
    <w:rsid w:val="0043689C"/>
    <w:rsid w:val="004375B5"/>
    <w:rsid w:val="004468DA"/>
    <w:rsid w:val="00446D14"/>
    <w:rsid w:val="004472E3"/>
    <w:rsid w:val="00447EA6"/>
    <w:rsid w:val="00453C07"/>
    <w:rsid w:val="00453E35"/>
    <w:rsid w:val="004563B4"/>
    <w:rsid w:val="00461035"/>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4A4D"/>
    <w:rsid w:val="004B76B3"/>
    <w:rsid w:val="004B7A2E"/>
    <w:rsid w:val="004C0BF8"/>
    <w:rsid w:val="004C3E76"/>
    <w:rsid w:val="004C5CDC"/>
    <w:rsid w:val="004D1BBA"/>
    <w:rsid w:val="004D6438"/>
    <w:rsid w:val="004E3715"/>
    <w:rsid w:val="004E3D02"/>
    <w:rsid w:val="004E4949"/>
    <w:rsid w:val="004E5AFC"/>
    <w:rsid w:val="004F433C"/>
    <w:rsid w:val="004F5513"/>
    <w:rsid w:val="004F5CD7"/>
    <w:rsid w:val="004F7A8D"/>
    <w:rsid w:val="005002AF"/>
    <w:rsid w:val="00501C9F"/>
    <w:rsid w:val="00503715"/>
    <w:rsid w:val="00504C29"/>
    <w:rsid w:val="00506BD8"/>
    <w:rsid w:val="00510A75"/>
    <w:rsid w:val="005155EB"/>
    <w:rsid w:val="00526B68"/>
    <w:rsid w:val="0053392D"/>
    <w:rsid w:val="00533E31"/>
    <w:rsid w:val="00540FFE"/>
    <w:rsid w:val="00543158"/>
    <w:rsid w:val="0055422C"/>
    <w:rsid w:val="00556AA4"/>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D227A"/>
    <w:rsid w:val="005D7802"/>
    <w:rsid w:val="005F0739"/>
    <w:rsid w:val="006010E0"/>
    <w:rsid w:val="00601BCF"/>
    <w:rsid w:val="00601DCF"/>
    <w:rsid w:val="006056AA"/>
    <w:rsid w:val="00613999"/>
    <w:rsid w:val="00614E52"/>
    <w:rsid w:val="006167BD"/>
    <w:rsid w:val="00616DB0"/>
    <w:rsid w:val="00617029"/>
    <w:rsid w:val="006177AB"/>
    <w:rsid w:val="00621F25"/>
    <w:rsid w:val="006221BF"/>
    <w:rsid w:val="00625721"/>
    <w:rsid w:val="00625CB7"/>
    <w:rsid w:val="0063122C"/>
    <w:rsid w:val="00636463"/>
    <w:rsid w:val="006407EF"/>
    <w:rsid w:val="006410EB"/>
    <w:rsid w:val="006418A5"/>
    <w:rsid w:val="00646CE8"/>
    <w:rsid w:val="006528BE"/>
    <w:rsid w:val="006604C7"/>
    <w:rsid w:val="0066168A"/>
    <w:rsid w:val="006620C5"/>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D04"/>
    <w:rsid w:val="007030CD"/>
    <w:rsid w:val="007033E5"/>
    <w:rsid w:val="00703BBB"/>
    <w:rsid w:val="00706F41"/>
    <w:rsid w:val="007072D8"/>
    <w:rsid w:val="00707EE6"/>
    <w:rsid w:val="0071039F"/>
    <w:rsid w:val="007108B7"/>
    <w:rsid w:val="00714323"/>
    <w:rsid w:val="0071549A"/>
    <w:rsid w:val="00716942"/>
    <w:rsid w:val="00716C5C"/>
    <w:rsid w:val="00721672"/>
    <w:rsid w:val="00722516"/>
    <w:rsid w:val="007308C1"/>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26CE"/>
    <w:rsid w:val="007C3775"/>
    <w:rsid w:val="007C4727"/>
    <w:rsid w:val="007C75BA"/>
    <w:rsid w:val="007D0DB3"/>
    <w:rsid w:val="007D35D5"/>
    <w:rsid w:val="007F6B93"/>
    <w:rsid w:val="007F794B"/>
    <w:rsid w:val="00803D3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836AB"/>
    <w:rsid w:val="0088424D"/>
    <w:rsid w:val="00892C33"/>
    <w:rsid w:val="008958F3"/>
    <w:rsid w:val="008971C6"/>
    <w:rsid w:val="008A2C81"/>
    <w:rsid w:val="008A3EC8"/>
    <w:rsid w:val="008A4C57"/>
    <w:rsid w:val="008A69D6"/>
    <w:rsid w:val="008B0A61"/>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1B83"/>
    <w:rsid w:val="009006CB"/>
    <w:rsid w:val="0090118C"/>
    <w:rsid w:val="00903C76"/>
    <w:rsid w:val="00905B28"/>
    <w:rsid w:val="00912A68"/>
    <w:rsid w:val="00912E1B"/>
    <w:rsid w:val="0091600B"/>
    <w:rsid w:val="00916C53"/>
    <w:rsid w:val="0092225B"/>
    <w:rsid w:val="00926E0B"/>
    <w:rsid w:val="00931385"/>
    <w:rsid w:val="009339D2"/>
    <w:rsid w:val="009366B1"/>
    <w:rsid w:val="009367B9"/>
    <w:rsid w:val="009401C0"/>
    <w:rsid w:val="0094287C"/>
    <w:rsid w:val="00944217"/>
    <w:rsid w:val="00944DBB"/>
    <w:rsid w:val="00952ECD"/>
    <w:rsid w:val="0095576D"/>
    <w:rsid w:val="00955A0B"/>
    <w:rsid w:val="009619CB"/>
    <w:rsid w:val="00963F39"/>
    <w:rsid w:val="0096507A"/>
    <w:rsid w:val="00966B60"/>
    <w:rsid w:val="009716CA"/>
    <w:rsid w:val="00982DA6"/>
    <w:rsid w:val="009861DA"/>
    <w:rsid w:val="00991AF2"/>
    <w:rsid w:val="009923D2"/>
    <w:rsid w:val="00992643"/>
    <w:rsid w:val="00993051"/>
    <w:rsid w:val="00993B17"/>
    <w:rsid w:val="009A114E"/>
    <w:rsid w:val="009A296E"/>
    <w:rsid w:val="009A420C"/>
    <w:rsid w:val="009B0F89"/>
    <w:rsid w:val="009B4666"/>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2713"/>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4CF8"/>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3C38"/>
    <w:rsid w:val="00BA060D"/>
    <w:rsid w:val="00BA0B57"/>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25189"/>
    <w:rsid w:val="00D30798"/>
    <w:rsid w:val="00D317F4"/>
    <w:rsid w:val="00D331CD"/>
    <w:rsid w:val="00D363C2"/>
    <w:rsid w:val="00D405F5"/>
    <w:rsid w:val="00D40699"/>
    <w:rsid w:val="00D43643"/>
    <w:rsid w:val="00D4410A"/>
    <w:rsid w:val="00D4460D"/>
    <w:rsid w:val="00D473FD"/>
    <w:rsid w:val="00D47BCD"/>
    <w:rsid w:val="00D51093"/>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47CF"/>
    <w:rsid w:val="00DA59B5"/>
    <w:rsid w:val="00DA7371"/>
    <w:rsid w:val="00DA7DEF"/>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75C51"/>
    <w:rsid w:val="00E819F0"/>
    <w:rsid w:val="00E81AA8"/>
    <w:rsid w:val="00E847BD"/>
    <w:rsid w:val="00E86722"/>
    <w:rsid w:val="00E87BC1"/>
    <w:rsid w:val="00E87DB1"/>
    <w:rsid w:val="00E9223D"/>
    <w:rsid w:val="00E95BA4"/>
    <w:rsid w:val="00E96D1C"/>
    <w:rsid w:val="00EA6697"/>
    <w:rsid w:val="00EB2690"/>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0C6A"/>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image" Target="media/image144.png"/><Relationship Id="rId170" Type="http://schemas.openxmlformats.org/officeDocument/2006/relationships/image" Target="media/image153.png"/><Relationship Id="rId226" Type="http://schemas.openxmlformats.org/officeDocument/2006/relationships/image" Target="media/image208.png"/><Relationship Id="rId107" Type="http://schemas.openxmlformats.org/officeDocument/2006/relationships/image" Target="media/image92.jpg"/><Relationship Id="rId268" Type="http://schemas.openxmlformats.org/officeDocument/2006/relationships/theme" Target="theme/theme1.xml"/><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0.jpg"/><Relationship Id="rId160" Type="http://schemas.openxmlformats.org/officeDocument/2006/relationships/image" Target="media/image145.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g"/><Relationship Id="rId139" Type="http://schemas.openxmlformats.org/officeDocument/2006/relationships/image" Target="media/image124.png"/><Relationship Id="rId85" Type="http://schemas.openxmlformats.org/officeDocument/2006/relationships/footer" Target="footer1.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6.jpe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5.png"/><Relationship Id="rId119" Type="http://schemas.openxmlformats.org/officeDocument/2006/relationships/image" Target="media/image104.jp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6.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footer" Target="footer4.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jpe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header" Target="header5.xml"/><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2.xml"/><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2.jpe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hyperlink" Target="mailto:4@1.5" TargetMode="External"/><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footer" Target="footer2.xml"/><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hyperlink" Target="mailto:harisanwar129@gmail.com" TargetMode="External"/><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header" Target="header3.xml"/><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yperlink" Target="http://repository.potensi-utama.ac.id/jspui/bitstream/123456789/2990/6/BAB%20II.pdf" TargetMode="Externa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footer" Target="footer3.xml"/><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image" Target="media/image72.png"/><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image" Target="media/image184.pn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hyperlink" Target="http://weekly.cnbnews.com/news/article.html?no=124000" TargetMode="Externa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header" Target="header4.xml"/><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5.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header" Target="header7.xml"/><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4.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footer" Target="footer5.xml"/><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header" Target="header6.xml"/><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fontTable" Target="fontTable.xml"/><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header" Target="header1.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7.png"/><Relationship Id="rId247" Type="http://schemas.openxmlformats.org/officeDocument/2006/relationships/image" Target="media/image2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E7553-DFE7-470B-9D16-B5590B58A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45</Pages>
  <Words>47891</Words>
  <Characters>272984</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cp:lastPrinted>2021-05-21T03:30:00Z</cp:lastPrinted>
  <dcterms:created xsi:type="dcterms:W3CDTF">2021-05-21T02:59:00Z</dcterms:created>
  <dcterms:modified xsi:type="dcterms:W3CDTF">2021-05-21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